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 xml:space="preserve">Authors: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 xml:space="preserve">Affiliations: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 xml:space="preserve">Correspondence: </w:t>
      </w:r>
    </w:p>
    <w:p w14:paraId="71578A8C" w14:textId="77777777" w:rsidR="00A75920" w:rsidRPr="00A75920" w:rsidRDefault="00A75920" w:rsidP="00A75920">
      <w:pPr>
        <w:rPr>
          <w:bCs/>
        </w:rPr>
      </w:pPr>
      <w:r w:rsidRPr="00A75920">
        <w:rPr>
          <w:bCs/>
        </w:rPr>
        <w:t> </w:t>
      </w:r>
    </w:p>
    <w:p w14:paraId="158EC8D7" w14:textId="59AA8C83"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ins w:id="0" w:author="Monique Gainey" w:date="2023-10-07T00:20:00Z">
        <w:r w:rsidR="00065F08">
          <w:rPr>
            <w:bCs/>
          </w:rPr>
          <w:t>, clinical diagnostic model</w:t>
        </w:r>
      </w:ins>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393E21F8" w:rsidR="00A75920" w:rsidRPr="00A75920" w:rsidRDefault="00A75920" w:rsidP="00A75920">
      <w:pPr>
        <w:rPr>
          <w:bCs/>
        </w:rPr>
      </w:pPr>
      <w:r w:rsidRPr="00E47468">
        <w:rPr>
          <w:b/>
          <w:u w:val="single"/>
        </w:rPr>
        <w:t>Funding:</w:t>
      </w:r>
      <w:r w:rsidRPr="00A75920">
        <w:rPr>
          <w:bCs/>
        </w:rPr>
        <w:t xml:space="preserve"> Funding for data collection was provided through grants from the </w:t>
      </w:r>
      <w:ins w:id="1" w:author="Monique Gainey" w:date="2023-10-07T00:18:00Z">
        <w:r w:rsidR="00065F08">
          <w:rPr>
            <w:bCs/>
          </w:rPr>
          <w:t>US National Institu</w:t>
        </w:r>
      </w:ins>
      <w:ins w:id="2" w:author="Monique Gainey" w:date="2023-10-07T00:19:00Z">
        <w:r w:rsidR="00065F08">
          <w:rPr>
            <w:bCs/>
          </w:rPr>
          <w:t>t</w:t>
        </w:r>
      </w:ins>
      <w:ins w:id="3" w:author="Monique Gainey" w:date="2023-10-07T00:18:00Z">
        <w:r w:rsidR="00065F08">
          <w:rPr>
            <w:bCs/>
          </w:rPr>
          <w:t xml:space="preserve">es </w:t>
        </w:r>
      </w:ins>
      <w:ins w:id="4" w:author="Monique Gainey" w:date="2023-10-07T00:19:00Z">
        <w:r w:rsidR="00065F08">
          <w:rPr>
            <w:bCs/>
          </w:rPr>
          <w:t>of Health (NIH) National Institute for Diabetes and Diarrheal and Kidney Diseases (NIDDK) (Federal Identifier: DK116163)</w:t>
        </w:r>
      </w:ins>
      <w:ins w:id="5"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3C149C68"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6" w:author="Monique Gainey" w:date="2023-10-07T00:21:00Z">
        <w:r w:rsidR="00065F08">
          <w:rPr>
            <w:bCs/>
          </w:rPr>
          <w:t>the funders,</w:t>
        </w:r>
      </w:ins>
      <w:r w:rsidRPr="00A75920">
        <w:rPr>
          <w:bCs/>
        </w:rPr>
        <w:t xml:space="preserve"> any governmental bodies</w:t>
      </w:r>
      <w:ins w:id="7" w:author="Monique Gainey" w:date="2023-10-07T00:21:00Z">
        <w:r w:rsidR="00065F08">
          <w:rPr>
            <w:bCs/>
          </w:rPr>
          <w:t>,</w:t>
        </w:r>
      </w:ins>
      <w:r w:rsidRPr="00A75920">
        <w:rPr>
          <w:bCs/>
        </w:rPr>
        <w:t xml:space="preserve"> or academic organizations.</w:t>
      </w:r>
    </w:p>
    <w:p w14:paraId="6EF3D38D" w14:textId="77777777" w:rsidR="00CB1CB9" w:rsidRDefault="00CB1CB9" w:rsidP="00A75920">
      <w:pPr>
        <w:rPr>
          <w:ins w:id="8" w:author="Monique Gainey" w:date="2023-10-07T00:21:00Z"/>
          <w:bCs/>
        </w:rPr>
      </w:pPr>
    </w:p>
    <w:p w14:paraId="64CEF575" w14:textId="6C066BF8" w:rsidR="00A75920" w:rsidRPr="00A75920" w:rsidRDefault="00CB1CB9" w:rsidP="00A75920">
      <w:pPr>
        <w:rPr>
          <w:bCs/>
        </w:rPr>
      </w:pPr>
      <w:ins w:id="9" w:author="Monique Gainey" w:date="2023-10-07T00:21:00Z">
        <w:r w:rsidRPr="00CB1CB9">
          <w:rPr>
            <w:b/>
          </w:rPr>
          <w:t>Data Sharing:</w:t>
        </w:r>
        <w:r>
          <w:rPr>
            <w:bCs/>
          </w:rPr>
          <w:t xml:space="preserve"> The dei</w:t>
        </w:r>
      </w:ins>
      <w:ins w:id="10" w:author="Monique Gainey" w:date="2023-10-07T00:22:00Z">
        <w:r>
          <w:rPr>
            <w:bCs/>
          </w:rPr>
          <w:t>dentified datasets</w:t>
        </w:r>
      </w:ins>
      <w:ins w:id="11" w:author="Monique Gainey" w:date="2023-10-07T00:24:00Z">
        <w:r w:rsidR="00E97FEA">
          <w:rPr>
            <w:bCs/>
          </w:rPr>
          <w:t xml:space="preserve"> for the </w:t>
        </w:r>
        <w:r w:rsidR="000670AA">
          <w:rPr>
            <w:bCs/>
          </w:rPr>
          <w:t>NIRUDAK</w:t>
        </w:r>
        <w:r w:rsidR="00E97FEA">
          <w:rPr>
            <w:bCs/>
          </w:rPr>
          <w:t xml:space="preserve"> study</w:t>
        </w:r>
      </w:ins>
      <w:ins w:id="12"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commentRangeStart w:id="13"/>
      <w:r w:rsidRPr="00D73149">
        <w:rPr>
          <w:b/>
          <w:u w:val="single"/>
        </w:rPr>
        <w:lastRenderedPageBreak/>
        <w:t>Introduction</w:t>
      </w:r>
      <w:commentRangeEnd w:id="13"/>
      <w:r w:rsidR="007A46A2">
        <w:rPr>
          <w:rStyle w:val="CommentReference"/>
        </w:rPr>
        <w:commentReference w:id="13"/>
      </w:r>
    </w:p>
    <w:p w14:paraId="73A036D4" w14:textId="6E23150B" w:rsidR="00B33D5D" w:rsidRDefault="0075356E" w:rsidP="00141DB8">
      <w:pPr>
        <w:autoSpaceDE w:val="0"/>
        <w:autoSpaceDN w:val="0"/>
        <w:adjustRightInd w:val="0"/>
        <w:rPr>
          <w:ins w:id="14" w:author="Jonah Popp" w:date="2023-11-10T13:54:00Z"/>
          <w:color w:val="000000"/>
        </w:rPr>
        <w:pPrChange w:id="15" w:author="Jonah Popp" w:date="2023-11-10T13:58:00Z">
          <w:pPr>
            <w:autoSpaceDE w:val="0"/>
            <w:autoSpaceDN w:val="0"/>
            <w:adjustRightInd w:val="0"/>
            <w:ind w:firstLine="720"/>
          </w:pPr>
        </w:pPrChange>
      </w:pPr>
      <w:r w:rsidRPr="000019F8">
        <w:rPr>
          <w:color w:val="000000"/>
        </w:rPr>
        <w:t>Accounting for over 6.5 billion cases and 1.4 million deaths in 2019, diarrheal diseases are a major cause of morbidity and mortality and exert a heavy burden on health care systems worldwide</w:t>
      </w:r>
      <w:r w:rsidR="00324FE1" w:rsidRPr="000019F8">
        <w:rPr>
          <w:color w:val="000000"/>
        </w:rPr>
        <w:t xml:space="preserve"> </w:t>
      </w:r>
      <w:r w:rsidR="00324FE1" w:rsidRPr="000019F8">
        <w:rPr>
          <w:color w:val="000000"/>
        </w:rPr>
        <w:fldChar w:fldCharType="begin"/>
      </w:r>
      <w:r w:rsidR="00324FE1" w:rsidRPr="000019F8">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sidRPr="000019F8">
        <w:rPr>
          <w:color w:val="000000"/>
        </w:rPr>
        <w:fldChar w:fldCharType="separate"/>
      </w:r>
      <w:r w:rsidR="00324FE1" w:rsidRPr="000019F8">
        <w:rPr>
          <w:noProof/>
          <w:color w:val="000000"/>
        </w:rPr>
        <w:t>(1)</w:t>
      </w:r>
      <w:r w:rsidR="00324FE1" w:rsidRPr="000019F8">
        <w:rPr>
          <w:color w:val="000000"/>
        </w:rPr>
        <w:fldChar w:fldCharType="end"/>
      </w:r>
      <w:r w:rsidR="00324FE1" w:rsidRPr="000019F8">
        <w:rPr>
          <w:color w:val="000000"/>
        </w:rPr>
        <w:t>.</w:t>
      </w:r>
      <w:r w:rsidRPr="000019F8">
        <w:rPr>
          <w:color w:val="000000"/>
        </w:rPr>
        <w:t xml:space="preserve"> </w:t>
      </w:r>
      <w:moveFromRangeStart w:id="16" w:author="Jonah Popp" w:date="2023-11-10T13:54:00Z" w:name="move150516872"/>
      <w:moveFrom w:id="17" w:author="Jonah Popp" w:date="2023-11-10T13:54:00Z">
        <w:r w:rsidRPr="000019F8" w:rsidDel="00277CA8">
          <w:rPr>
            <w:color w:val="000000"/>
          </w:rPr>
          <w:t>A</w:t>
        </w:r>
        <w:r w:rsidRPr="000019F8" w:rsidDel="00B33D5D">
          <w:rPr>
            <w:color w:val="000000"/>
          </w:rPr>
          <w:t>s the severity of diarrheal disease can vary widely, accurately assessing dehydration status remains the most critical step in acute diarrhea management.</w:t>
        </w:r>
      </w:moveFrom>
      <w:moveFromRangeEnd w:id="16"/>
      <w:ins w:id="18" w:author="Jonah Popp" w:date="2023-11-10T13:54:00Z">
        <w:r w:rsidR="00277CA8">
          <w:rPr>
            <w:color w:val="000000"/>
          </w:rPr>
          <w:t xml:space="preserve"> </w:t>
        </w:r>
      </w:ins>
      <w:ins w:id="19" w:author="Jonah Popp" w:date="2023-11-10T13:53:00Z">
        <w:r w:rsidR="00E53AA9">
          <w:rPr>
            <w:color w:val="000000"/>
          </w:rPr>
          <w:t xml:space="preserve">Diarrheal-associated morbidity and mortality arise from dehydration and </w:t>
        </w:r>
      </w:ins>
      <w:ins w:id="20" w:author="Jonah Popp" w:date="2023-11-10T13:54:00Z">
        <w:r w:rsidR="00E53AA9">
          <w:rPr>
            <w:color w:val="000000"/>
          </w:rPr>
          <w:t>thus t</w:t>
        </w:r>
      </w:ins>
      <w:ins w:id="21" w:author="Jonah Popp" w:date="2023-11-10T13:49:00Z">
        <w:r w:rsidR="00746970">
          <w:rPr>
            <w:color w:val="000000"/>
          </w:rPr>
          <w:t>reatment</w:t>
        </w:r>
      </w:ins>
      <w:ins w:id="22" w:author="Jonah Popp" w:date="2023-11-10T13:54:00Z">
        <w:r w:rsidR="00E53AA9">
          <w:rPr>
            <w:color w:val="000000"/>
          </w:rPr>
          <w:t xml:space="preserve"> i</w:t>
        </w:r>
      </w:ins>
      <w:ins w:id="23" w:author="Jonah Popp" w:date="2023-11-10T13:50:00Z">
        <w:r w:rsidR="00746970">
          <w:rPr>
            <w:color w:val="000000"/>
          </w:rPr>
          <w:t>nvolves fluid resuscitation</w:t>
        </w:r>
      </w:ins>
      <w:ins w:id="24" w:author="Jonah Popp" w:date="2023-11-10T13:51:00Z">
        <w:r w:rsidR="00CA6649">
          <w:rPr>
            <w:color w:val="000000"/>
          </w:rPr>
          <w:t>.</w:t>
        </w:r>
      </w:ins>
      <w:ins w:id="25" w:author="Jonah Popp" w:date="2023-11-10T13:54:00Z">
        <w:r w:rsidR="007C1317">
          <w:rPr>
            <w:color w:val="000000"/>
          </w:rPr>
          <w:t xml:space="preserve"> </w:t>
        </w:r>
      </w:ins>
      <w:moveToRangeStart w:id="26" w:author="Jonah Popp" w:date="2023-11-10T13:54:00Z" w:name="move150516872"/>
      <w:moveTo w:id="27"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26"/>
      <w:r w:rsidR="00CA6649">
        <w:rPr>
          <w:color w:val="000000"/>
        </w:rPr>
        <w:t xml:space="preserve">Existing care guidelines, namely from the World Health Organization (WHO), base treatment </w:t>
      </w:r>
      <w:ins w:id="28" w:author="Jonah Popp" w:date="2023-11-10T13:52:00Z">
        <w:r w:rsidR="00CA6649">
          <w:rPr>
            <w:color w:val="000000"/>
          </w:rPr>
          <w:t xml:space="preserve">recommendations on </w:t>
        </w:r>
        <w:r w:rsidR="00B87567">
          <w:rPr>
            <w:color w:val="000000"/>
          </w:rPr>
          <w:t xml:space="preserve">categorical dehydration classification, e.g., severe or moderate </w:t>
        </w:r>
      </w:ins>
      <w:ins w:id="29" w:author="Jonah Popp" w:date="2023-11-10T13:54:00Z">
        <w:r w:rsidR="007C1317">
          <w:rPr>
            <w:color w:val="000000"/>
          </w:rPr>
          <w:t>dehydration</w:t>
        </w:r>
      </w:ins>
      <w:ins w:id="30" w:author="Jonah Popp" w:date="2023-11-10T13:52:00Z">
        <w:r w:rsidR="00B87567">
          <w:rPr>
            <w:color w:val="000000"/>
          </w:rPr>
          <w:t>.</w:t>
        </w:r>
      </w:ins>
      <w:ins w:id="31"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32"/>
        <w:r w:rsidR="006653B7" w:rsidRPr="000019F8">
          <w:rPr>
            <w:color w:val="000000"/>
          </w:rPr>
          <w:t>.</w:t>
        </w:r>
        <w:commentRangeEnd w:id="32"/>
        <w:r w:rsidR="006653B7" w:rsidRPr="000019F8">
          <w:rPr>
            <w:rStyle w:val="CommentReference"/>
            <w:sz w:val="24"/>
            <w:szCs w:val="24"/>
          </w:rPr>
          <w:commentReference w:id="32"/>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33" w:author="Jonah Popp" w:date="2023-11-10T13:58:00Z">
        <w:r w:rsidR="00144572">
          <w:rPr>
            <w:rFonts w:eastAsiaTheme="minorHAnsi"/>
            <w:lang w:eastAsia="en-US"/>
          </w:rPr>
          <w:t xml:space="preserve">the </w:t>
        </w:r>
      </w:ins>
      <w:ins w:id="34" w:author="Jonah Popp" w:date="2023-11-10T13:59:00Z">
        <w:r w:rsidR="0042354A">
          <w:rPr>
            <w:rFonts w:eastAsiaTheme="minorHAnsi"/>
            <w:lang w:eastAsia="en-US"/>
          </w:rPr>
          <w:t xml:space="preserve">health </w:t>
        </w:r>
      </w:ins>
      <w:ins w:id="35" w:author="Jonah Popp" w:date="2023-11-10T13:58:00Z">
        <w:r w:rsidR="00144572">
          <w:rPr>
            <w:rFonts w:eastAsiaTheme="minorHAnsi"/>
            <w:lang w:eastAsia="en-US"/>
          </w:rPr>
          <w:t xml:space="preserve">risks of undertreatment and </w:t>
        </w:r>
      </w:ins>
      <w:ins w:id="36"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rsidP="000019F8">
      <w:pPr>
        <w:autoSpaceDE w:val="0"/>
        <w:autoSpaceDN w:val="0"/>
        <w:adjustRightInd w:val="0"/>
        <w:ind w:firstLine="720"/>
        <w:rPr>
          <w:ins w:id="37" w:author="Jonah Popp" w:date="2023-11-10T13:46:00Z"/>
          <w:rFonts w:eastAsiaTheme="minorHAnsi"/>
          <w:lang w:eastAsia="en-US"/>
        </w:rPr>
      </w:pPr>
      <w:del w:id="38" w:author="Jonah Popp" w:date="2023-11-10T13:50:00Z">
        <w:r w:rsidRPr="000019F8" w:rsidDel="00746970">
          <w:rPr>
            <w:color w:val="000000"/>
          </w:rPr>
          <w:delText xml:space="preserve"> </w:delText>
        </w:r>
      </w:del>
      <w:ins w:id="39" w:author="Monique Gainey" w:date="2023-10-07T00:46:00Z">
        <w:del w:id="40" w:author="Jonah Popp" w:date="2023-11-10T13:50:00Z">
          <w:r w:rsidR="00E94442" w:rsidRPr="000019F8" w:rsidDel="00746970">
            <w:rPr>
              <w:color w:val="000000"/>
            </w:rPr>
            <w:delText>A</w:delText>
          </w:r>
        </w:del>
        <w:del w:id="41" w:author="Jonah Popp" w:date="2023-11-10T13:57:00Z">
          <w:r w:rsidR="00E94442" w:rsidRPr="000019F8" w:rsidDel="00C613C2">
            <w:rPr>
              <w:color w:val="000000"/>
            </w:rPr>
            <w:delText>ccurate assessment of d</w:delText>
          </w:r>
        </w:del>
      </w:ins>
      <w:ins w:id="42" w:author="Monique Gainey" w:date="2023-10-07T00:47:00Z">
        <w:del w:id="43" w:author="Jonah Popp" w:date="2023-11-10T13:57:00Z">
          <w:r w:rsidR="00E94442" w:rsidRPr="000019F8" w:rsidDel="00C613C2">
            <w:rPr>
              <w:color w:val="000000"/>
            </w:rPr>
            <w:delText>ehydration status can reduce the morbidity and mortality that results from inappropriate hydration of patients</w:delText>
          </w:r>
          <w:commentRangeStart w:id="44"/>
          <w:r w:rsidR="00E94442" w:rsidRPr="000019F8" w:rsidDel="00C613C2">
            <w:rPr>
              <w:color w:val="000000"/>
            </w:rPr>
            <w:delText>.</w:delText>
          </w:r>
          <w:commentRangeEnd w:id="44"/>
          <w:r w:rsidR="00E94442" w:rsidRPr="000019F8" w:rsidDel="00C613C2">
            <w:rPr>
              <w:rStyle w:val="CommentReference"/>
              <w:sz w:val="24"/>
              <w:szCs w:val="24"/>
            </w:rPr>
            <w:commentReference w:id="44"/>
          </w:r>
        </w:del>
      </w:ins>
      <w:ins w:id="45" w:author="Monique Gainey" w:date="2023-10-07T00:48:00Z">
        <w:del w:id="46" w:author="Jonah Popp" w:date="2023-11-10T13:57:00Z">
          <w:r w:rsidR="00E94442" w:rsidRPr="000019F8" w:rsidDel="00C613C2">
            <w:rPr>
              <w:color w:val="000000"/>
            </w:rPr>
            <w:delText xml:space="preserve"> </w:delText>
          </w:r>
        </w:del>
      </w:ins>
      <w:del w:id="47" w:author="Jonah Popp" w:date="2023-11-10T13:47:00Z">
        <w:r w:rsidRPr="000019F8" w:rsidDel="00C67E28">
          <w:rPr>
            <w:color w:val="000000"/>
          </w:rPr>
          <w:delText xml:space="preserve">Episodes of acute diarrhea </w:delText>
        </w:r>
      </w:del>
      <w:ins w:id="48" w:author="Monique Gainey" w:date="2023-10-07T00:53:00Z">
        <w:del w:id="49" w:author="Jonah Popp" w:date="2023-11-10T13:47:00Z">
          <w:r w:rsidR="000019F8" w:rsidRPr="000019F8" w:rsidDel="00C67E28">
            <w:rPr>
              <w:color w:val="000000"/>
            </w:rPr>
            <w:delText xml:space="preserve">can </w:delText>
          </w:r>
        </w:del>
      </w:ins>
      <w:del w:id="50" w:author="Jonah Popp" w:date="2023-11-10T13:47:00Z">
        <w:r w:rsidRPr="000019F8" w:rsidDel="00C67E28">
          <w:rPr>
            <w:color w:val="000000"/>
          </w:rPr>
          <w:delText>lead to dehydration, and e</w:delText>
        </w:r>
      </w:del>
      <w:del w:id="51"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52" w:author="Jonah Popp" w:date="2023-11-10T13:48:00Z">
        <w:r w:rsidRPr="000019F8" w:rsidDel="00746970">
          <w:rPr>
            <w:color w:val="000000"/>
          </w:rPr>
          <w:delText xml:space="preserve">estimates </w:delText>
        </w:r>
      </w:del>
      <w:del w:id="53" w:author="Jonah Popp" w:date="2023-11-10T13:58:00Z">
        <w:r w:rsidRPr="000019F8" w:rsidDel="004F1D3E">
          <w:rPr>
            <w:color w:val="000000"/>
          </w:rPr>
          <w:delText>for fluid resuscitation.</w:delText>
        </w:r>
      </w:del>
      <w:ins w:id="54" w:author="Monique Gainey" w:date="2023-10-07T00:49:00Z">
        <w:del w:id="55" w:author="Jonah Popp" w:date="2023-11-10T13:58:00Z">
          <w:r w:rsidR="000019F8" w:rsidRPr="000019F8" w:rsidDel="004F1D3E">
            <w:rPr>
              <w:color w:val="000000"/>
            </w:rPr>
            <w:delText xml:space="preserve"> </w:delText>
          </w:r>
        </w:del>
        <w:del w:id="56" w:author="Jonah Popp" w:date="2023-11-10T13:57:00Z">
          <w:r w:rsidR="000019F8" w:rsidRPr="000019F8" w:rsidDel="006653B7">
            <w:rPr>
              <w:color w:val="000000"/>
            </w:rPr>
            <w:delText>More specifically, patients with severe dehydration require immediate resuscitation with intravenous (IV) fluids</w:delText>
          </w:r>
        </w:del>
      </w:ins>
      <w:ins w:id="57" w:author="Monique Gainey" w:date="2023-10-07T00:50:00Z">
        <w:del w:id="58"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59"/>
          <w:r w:rsidR="000019F8" w:rsidRPr="000019F8" w:rsidDel="006653B7">
            <w:rPr>
              <w:color w:val="000000"/>
            </w:rPr>
            <w:delText>.</w:delText>
          </w:r>
          <w:commentRangeEnd w:id="59"/>
          <w:r w:rsidR="000019F8" w:rsidRPr="000019F8" w:rsidDel="006653B7">
            <w:rPr>
              <w:rStyle w:val="CommentReference"/>
              <w:sz w:val="24"/>
              <w:szCs w:val="24"/>
            </w:rPr>
            <w:commentReference w:id="59"/>
          </w:r>
        </w:del>
      </w:ins>
      <w:ins w:id="60" w:author="Monique Gainey" w:date="2023-10-07T00:54:00Z">
        <w:del w:id="61"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62" w:author="Monique Gainey" w:date="2023-10-07T00:59:00Z">
        <w:del w:id="63" w:author="Jonah Popp" w:date="2023-11-10T13:57:00Z">
          <w:r w:rsidR="00882AE5" w:rsidDel="006653B7">
            <w:rPr>
              <w:rFonts w:eastAsiaTheme="minorHAnsi"/>
              <w:lang w:eastAsia="en-US"/>
            </w:rPr>
            <w:delText>-</w:delText>
          </w:r>
        </w:del>
      </w:ins>
      <w:ins w:id="64" w:author="Monique Gainey" w:date="2023-10-07T00:54:00Z">
        <w:del w:id="65"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66" w:author="Monique Gainey" w:date="2023-10-07T01:00:00Z">
        <w:del w:id="67" w:author="Jonah Popp" w:date="2023-11-10T13:57:00Z">
          <w:r w:rsidR="00882AE5" w:rsidDel="006653B7">
            <w:rPr>
              <w:rFonts w:eastAsiaTheme="minorHAnsi"/>
              <w:lang w:eastAsia="en-US"/>
            </w:rPr>
            <w:delText>IV</w:delText>
          </w:r>
        </w:del>
      </w:ins>
      <w:ins w:id="68" w:author="Monique Gainey" w:date="2023-10-07T00:54:00Z">
        <w:del w:id="69" w:author="Jonah Popp" w:date="2023-11-10T13:57:00Z">
          <w:r w:rsidR="000019F8" w:rsidRPr="000019F8" w:rsidDel="006653B7">
            <w:rPr>
              <w:rFonts w:eastAsiaTheme="minorHAnsi"/>
              <w:lang w:eastAsia="en-US"/>
            </w:rPr>
            <w:delText xml:space="preserve"> fluids, which require inpatient beds and skilled nursing staff.</w:delText>
          </w:r>
        </w:del>
      </w:ins>
      <w:ins w:id="70" w:author="Monique Gainey" w:date="2023-10-07T01:05:00Z">
        <w:del w:id="71" w:author="Jonah Popp" w:date="2023-11-10T13:57:00Z">
          <w:r w:rsidR="0000507D" w:rsidDel="006653B7">
            <w:rPr>
              <w:rFonts w:eastAsiaTheme="minorHAnsi"/>
              <w:lang w:eastAsia="en-US"/>
            </w:rPr>
            <w:delText xml:space="preserve"> </w:delText>
          </w:r>
        </w:del>
      </w:ins>
    </w:p>
    <w:p w14:paraId="7B3DAA81" w14:textId="12F85F61" w:rsidR="00360520" w:rsidRDefault="00360520" w:rsidP="000019F8">
      <w:pPr>
        <w:autoSpaceDE w:val="0"/>
        <w:autoSpaceDN w:val="0"/>
        <w:adjustRightInd w:val="0"/>
        <w:ind w:firstLine="720"/>
        <w:rPr>
          <w:ins w:id="72" w:author="Monique Gainey" w:date="2023-10-07T01:46:00Z"/>
          <w:rFonts w:eastAsiaTheme="minorHAnsi"/>
          <w:lang w:eastAsia="en-US"/>
        </w:rPr>
      </w:pPr>
      <w:commentRangeStart w:id="73"/>
    </w:p>
    <w:p w14:paraId="7A4E72E4" w14:textId="08218D4E" w:rsidR="0027010B" w:rsidRDefault="00A22D5E" w:rsidP="002065BF">
      <w:pPr>
        <w:autoSpaceDE w:val="0"/>
        <w:autoSpaceDN w:val="0"/>
        <w:adjustRightInd w:val="0"/>
        <w:ind w:firstLine="720"/>
        <w:rPr>
          <w:ins w:id="74" w:author="Monique Gainey" w:date="2023-10-07T01:50:00Z"/>
        </w:rPr>
      </w:pPr>
      <w:ins w:id="75" w:author="Jonah Popp" w:date="2023-11-10T14:00:00Z">
        <w:r>
          <w:rPr>
            <w:rFonts w:eastAsiaTheme="minorHAnsi"/>
            <w:lang w:eastAsia="en-US"/>
          </w:rPr>
          <w:t>[INSERT]</w:t>
        </w:r>
      </w:ins>
      <w:commentRangeEnd w:id="73"/>
      <w:ins w:id="76" w:author="Jonah Popp" w:date="2023-11-10T14:09:00Z">
        <w:r w:rsidR="00A0044D">
          <w:rPr>
            <w:rStyle w:val="CommentReference"/>
          </w:rPr>
          <w:commentReference w:id="73"/>
        </w:r>
      </w:ins>
      <w:ins w:id="77" w:author="Jonah Popp" w:date="2023-11-10T14:00:00Z">
        <w:r>
          <w:rPr>
            <w:rFonts w:eastAsiaTheme="minorHAnsi"/>
            <w:lang w:eastAsia="en-US"/>
          </w:rPr>
          <w:t xml:space="preserve"> </w:t>
        </w:r>
      </w:ins>
      <w:commentRangeStart w:id="78"/>
      <w:ins w:id="79" w:author="Monique Gainey" w:date="2023-10-07T01:46:00Z">
        <w:r w:rsidR="0027010B">
          <w:rPr>
            <w:rFonts w:eastAsiaTheme="minorHAnsi"/>
            <w:lang w:eastAsia="en-US"/>
          </w:rPr>
          <w:t>ORS</w:t>
        </w:r>
        <w:r w:rsidR="0027010B" w:rsidRPr="0027010B">
          <w:rPr>
            <w:rFonts w:eastAsiaTheme="minorHAnsi"/>
            <w:lang w:eastAsia="en-US"/>
          </w:rPr>
          <w:t xml:space="preserve"> has been shown to reduce mortality from diarrheal illnesses by 93</w:t>
        </w:r>
      </w:ins>
      <w:commentRangeEnd w:id="78"/>
      <w:r w:rsidR="00E20B7C">
        <w:rPr>
          <w:rStyle w:val="CommentReference"/>
        </w:rPr>
        <w:commentReference w:id="78"/>
      </w:r>
      <w:ins w:id="80" w:author="Monique Gainey" w:date="2023-10-07T01:46:00Z">
        <w:r w:rsidR="0027010B" w:rsidRPr="0027010B">
          <w:rPr>
            <w:rFonts w:eastAsiaTheme="minorHAnsi"/>
            <w:lang w:eastAsia="en-US"/>
          </w:rPr>
          <w:t>%</w:t>
        </w:r>
      </w:ins>
      <w:ins w:id="81" w:author="Monique Gainey" w:date="2023-10-07T01:53:00Z">
        <w:r w:rsidR="007150BE">
          <w:rPr>
            <w:rFonts w:eastAsiaTheme="minorHAnsi"/>
            <w:lang w:eastAsia="en-US"/>
          </w:rPr>
          <w:t>,</w:t>
        </w:r>
      </w:ins>
      <w:ins w:id="82" w:author="Monique Gainey" w:date="2023-10-07T01:46:00Z">
        <w:r w:rsidR="0027010B" w:rsidRPr="0027010B">
          <w:rPr>
            <w:rFonts w:eastAsiaTheme="minorHAnsi"/>
            <w:lang w:eastAsia="en-US"/>
          </w:rPr>
          <w:t xml:space="preserve"> and is </w:t>
        </w:r>
      </w:ins>
      <w:ins w:id="83" w:author="Monique Gainey" w:date="2023-10-07T01:47:00Z">
        <w:r w:rsidR="0027010B">
          <w:rPr>
            <w:rFonts w:eastAsiaTheme="minorHAnsi"/>
            <w:lang w:eastAsia="en-US"/>
          </w:rPr>
          <w:t xml:space="preserve">a </w:t>
        </w:r>
      </w:ins>
      <w:ins w:id="84" w:author="Monique Gainey" w:date="2023-10-07T01:46:00Z">
        <w:r w:rsidR="0027010B" w:rsidRPr="0027010B">
          <w:rPr>
            <w:rFonts w:eastAsiaTheme="minorHAnsi"/>
            <w:lang w:eastAsia="en-US"/>
          </w:rPr>
          <w:t>less expensive</w:t>
        </w:r>
      </w:ins>
      <w:ins w:id="85" w:author="Monique Gainey" w:date="2023-10-07T01:47:00Z">
        <w:r w:rsidR="0027010B">
          <w:rPr>
            <w:rFonts w:eastAsiaTheme="minorHAnsi"/>
            <w:lang w:eastAsia="en-US"/>
          </w:rPr>
          <w:t xml:space="preserve"> treatment option compared</w:t>
        </w:r>
      </w:ins>
      <w:ins w:id="86" w:author="Monique Gainey" w:date="2023-10-07T01:46:00Z">
        <w:r w:rsidR="0027010B" w:rsidRPr="0027010B">
          <w:rPr>
            <w:rFonts w:eastAsiaTheme="minorHAnsi"/>
            <w:lang w:eastAsia="en-US"/>
          </w:rPr>
          <w:t xml:space="preserve"> than IV</w:t>
        </w:r>
      </w:ins>
      <w:ins w:id="87" w:author="Monique Gainey" w:date="2023-10-07T01:48:00Z">
        <w:r w:rsidR="0027010B">
          <w:rPr>
            <w:rFonts w:eastAsiaTheme="minorHAnsi"/>
            <w:lang w:eastAsia="en-US"/>
          </w:rPr>
          <w:t xml:space="preserve"> fluids in the management of dehydration, resulting in </w:t>
        </w:r>
      </w:ins>
      <w:ins w:id="88" w:author="Monique Gainey" w:date="2023-10-07T01:46:00Z">
        <w:r w:rsidR="0027010B" w:rsidRPr="0027010B">
          <w:rPr>
            <w:rFonts w:eastAsiaTheme="minorHAnsi"/>
            <w:lang w:eastAsia="en-US"/>
          </w:rPr>
          <w:t>fewer admissions  and shorter lengths of stay</w:t>
        </w:r>
        <w:commentRangeStart w:id="89"/>
        <w:r w:rsidR="0027010B" w:rsidRPr="0027010B">
          <w:rPr>
            <w:rFonts w:eastAsiaTheme="minorHAnsi"/>
            <w:lang w:eastAsia="en-US"/>
          </w:rPr>
          <w:t>.</w:t>
        </w:r>
      </w:ins>
      <w:commentRangeEnd w:id="89"/>
      <w:ins w:id="90" w:author="Monique Gainey" w:date="2023-10-07T01:48:00Z">
        <w:r w:rsidR="0027010B">
          <w:rPr>
            <w:rStyle w:val="CommentReference"/>
          </w:rPr>
          <w:commentReference w:id="89"/>
        </w:r>
      </w:ins>
      <w:ins w:id="91" w:author="Monique Gainey" w:date="2023-10-07T01:50:00Z">
        <w:r w:rsidR="0027010B">
          <w:t xml:space="preserve"> </w:t>
        </w:r>
      </w:ins>
      <w:ins w:id="92" w:author="Jonah Popp" w:date="2023-10-27T10:20:00Z">
        <w:r w:rsidR="002065BF">
          <w:t xml:space="preserve"> </w:t>
        </w:r>
      </w:ins>
      <w:ins w:id="93" w:author="Monique Gainey" w:date="2023-10-07T01:29:00Z">
        <w:del w:id="94" w:author="Jonah Popp" w:date="2023-10-27T10:20:00Z">
          <w:r w:rsidR="007629DA" w:rsidDel="002065BF">
            <w:delText>T</w:delText>
          </w:r>
          <w:r w:rsidR="007629DA" w:rsidRPr="006B4809" w:rsidDel="002065BF">
            <w:delText>o</w:delText>
          </w:r>
        </w:del>
      </w:ins>
      <w:ins w:id="95" w:author="Monique Gainey" w:date="2023-10-07T01:40:00Z">
        <w:del w:id="96" w:author="Jonah Popp" w:date="2023-10-27T10:20:00Z">
          <w:r w:rsidR="00E71D77" w:rsidDel="002065BF">
            <w:delText xml:space="preserve"> better</w:delText>
          </w:r>
        </w:del>
      </w:ins>
      <w:ins w:id="97" w:author="Monique Gainey" w:date="2023-10-07T01:29:00Z">
        <w:del w:id="98"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99" w:author="Jonah Popp" w:date="2023-10-27T10:20:00Z">
        <w:r w:rsidR="002065BF">
          <w:t xml:space="preserve"> </w:t>
        </w:r>
      </w:ins>
      <w:ins w:id="100" w:author="Jonah Popp" w:date="2023-10-27T10:29:00Z">
        <w:r w:rsidR="00C22751">
          <w:t>In developing countries, such care</w:t>
        </w:r>
      </w:ins>
      <w:ins w:id="101" w:author="Jonah Popp" w:date="2023-10-27T10:31:00Z">
        <w:r w:rsidR="0019445A">
          <w:t xml:space="preserve"> is a major strain on societal resources and </w:t>
        </w:r>
      </w:ins>
      <w:ins w:id="102" w:author="Jonah Popp" w:date="2023-10-27T10:29:00Z">
        <w:r w:rsidR="00C22751">
          <w:t xml:space="preserve">can </w:t>
        </w:r>
      </w:ins>
      <w:ins w:id="103" w:author="Jonah Popp" w:date="2023-10-27T10:31:00Z">
        <w:r w:rsidR="001156F5">
          <w:t xml:space="preserve">lead </w:t>
        </w:r>
        <w:r w:rsidR="0019445A">
          <w:t>to a</w:t>
        </w:r>
      </w:ins>
      <w:ins w:id="104" w:author="Jonah Popp" w:date="2023-10-27T10:29:00Z">
        <w:r w:rsidR="00C22751">
          <w:t xml:space="preserve"> signi</w:t>
        </w:r>
      </w:ins>
      <w:ins w:id="105"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106" w:author="Jonah Popp" w:date="2023-10-27T10:32:00Z">
        <w:r w:rsidR="00DB641E">
          <w:t>any</w:t>
        </w:r>
      </w:ins>
      <w:ins w:id="107" w:author="Jonah Popp" w:date="2023-10-27T10:30:00Z">
        <w:r w:rsidR="0019445A">
          <w:t xml:space="preserve"> households. </w:t>
        </w:r>
      </w:ins>
      <w:ins w:id="108" w:author="Jonah Popp" w:date="2023-10-27T10:32:00Z">
        <w:r w:rsidR="00F07032">
          <w:t>For example, o</w:t>
        </w:r>
      </w:ins>
      <w:commentRangeStart w:id="109"/>
      <w:ins w:id="110" w:author="Jonah Popp" w:date="2023-10-27T10:21:00Z">
        <w:r w:rsidR="002065BF">
          <w:t>ne cost-analysis conducted in Bangladesh</w:t>
        </w:r>
      </w:ins>
      <w:ins w:id="111" w:author="Jonah Popp" w:date="2023-10-27T10:33:00Z">
        <w:r w:rsidR="00F07032">
          <w:t xml:space="preserve"> – where the average monthly income is $249.72 – </w:t>
        </w:r>
      </w:ins>
      <w:ins w:id="112" w:author="Monique Gainey" w:date="2023-10-07T01:29:00Z">
        <w:del w:id="113" w:author="Jonah Popp" w:date="2023-10-27T10:20:00Z">
          <w:r w:rsidR="007629DA" w:rsidDel="002065BF">
            <w:delText>cost</w:delText>
          </w:r>
        </w:del>
        <w:del w:id="114" w:author="Jonah Popp" w:date="2023-10-27T10:21:00Z">
          <w:r w:rsidR="007629DA" w:rsidDel="002065BF">
            <w:delText xml:space="preserve"> analysis study</w:delText>
          </w:r>
          <w:r w:rsidR="007629DA" w:rsidRPr="006B4809" w:rsidDel="002065BF">
            <w:delText xml:space="preserve"> </w:delText>
          </w:r>
          <w:r w:rsidR="007629DA" w:rsidDel="002065BF">
            <w:delText xml:space="preserve">in Bangladesh </w:delText>
          </w:r>
        </w:del>
        <w:r w:rsidR="007629DA" w:rsidRPr="006B4809">
          <w:t xml:space="preserve">found that the average </w:t>
        </w:r>
        <w:del w:id="115" w:author="Jonah Popp" w:date="2023-10-27T10:21:00Z">
          <w:r w:rsidR="007629DA" w:rsidRPr="006B4809" w:rsidDel="002065BF">
            <w:delText xml:space="preserve">total </w:delText>
          </w:r>
        </w:del>
        <w:r w:rsidR="007629DA" w:rsidRPr="006B4809">
          <w:t xml:space="preserve">societal cost </w:t>
        </w:r>
      </w:ins>
      <w:ins w:id="116" w:author="Jonah Popp" w:date="2023-10-27T10:21:00Z">
        <w:r w:rsidR="002065BF">
          <w:t xml:space="preserve">per episode of </w:t>
        </w:r>
      </w:ins>
      <w:ins w:id="117" w:author="Monique Gainey" w:date="2023-10-07T01:29:00Z">
        <w:del w:id="118" w:author="Jonah Popp" w:date="2023-10-27T10:22:00Z">
          <w:r w:rsidR="007629DA" w:rsidRPr="006B4809" w:rsidDel="002065BF">
            <w:delText xml:space="preserve">of </w:delText>
          </w:r>
        </w:del>
        <w:r w:rsidR="007629DA" w:rsidRPr="006B4809">
          <w:t xml:space="preserve">diarrhea illness </w:t>
        </w:r>
        <w:del w:id="119" w:author="Jonah Popp" w:date="2023-10-27T10:22:00Z">
          <w:r w:rsidR="007629DA" w:rsidRPr="006B4809" w:rsidDel="002065BF">
            <w:delText xml:space="preserve">per episode </w:delText>
          </w:r>
        </w:del>
        <w:r w:rsidR="007629DA" w:rsidRPr="006B4809">
          <w:t xml:space="preserve">was $67.18, while </w:t>
        </w:r>
      </w:ins>
      <w:ins w:id="120" w:author="Jonah Popp" w:date="2023-10-27T10:33:00Z">
        <w:r w:rsidR="00F07032">
          <w:t xml:space="preserve">the average cost per episode managed in an </w:t>
        </w:r>
      </w:ins>
      <w:ins w:id="121" w:author="Monique Gainey" w:date="2023-10-07T01:29:00Z">
        <w:r w:rsidR="007629DA" w:rsidRPr="006B4809">
          <w:t xml:space="preserve">inpatient and outpatient </w:t>
        </w:r>
      </w:ins>
      <w:ins w:id="122" w:author="Jonah Popp" w:date="2023-10-27T10:33:00Z">
        <w:r w:rsidR="00F07032">
          <w:t>setting was</w:t>
        </w:r>
      </w:ins>
      <w:ins w:id="123" w:author="Monique Gainey" w:date="2023-10-07T01:29:00Z">
        <w:del w:id="124" w:author="Jonah Popp" w:date="2023-10-27T10:33:00Z">
          <w:r w:rsidR="007629DA" w:rsidRPr="006B4809" w:rsidDel="00F07032">
            <w:delText>costs were</w:delText>
          </w:r>
        </w:del>
        <w:r w:rsidR="007629DA" w:rsidRPr="006B4809">
          <w:t xml:space="preserve"> $110.51 and $23.62 respectively</w:t>
        </w:r>
      </w:ins>
      <w:ins w:id="125" w:author="Jonah Popp" w:date="2023-10-27T10:37:00Z">
        <w:r w:rsidR="00504B58">
          <w:t xml:space="preserve">. </w:t>
        </w:r>
        <w:r w:rsidR="00963261">
          <w:t xml:space="preserve">Shifting </w:t>
        </w:r>
      </w:ins>
      <w:ins w:id="126" w:author="Jonah Popp" w:date="2023-10-27T10:39:00Z">
        <w:r w:rsidR="00963261">
          <w:t xml:space="preserve">appropriate </w:t>
        </w:r>
      </w:ins>
      <w:ins w:id="127" w:author="Jonah Popp" w:date="2023-10-27T10:37:00Z">
        <w:r w:rsidR="00963261">
          <w:t>patients from inpatient to outpatient management</w:t>
        </w:r>
      </w:ins>
      <w:ins w:id="128" w:author="Jonah Popp" w:date="2023-10-27T10:38:00Z">
        <w:r w:rsidR="00963261">
          <w:t xml:space="preserve"> (a roughly 80% reduction in costs) would thus</w:t>
        </w:r>
      </w:ins>
      <w:ins w:id="129" w:author="Jonah Popp" w:date="2023-10-27T10:39:00Z">
        <w:r w:rsidR="00963261">
          <w:t xml:space="preserve"> be expected to </w:t>
        </w:r>
      </w:ins>
      <w:ins w:id="130" w:author="Jonah Popp" w:date="2023-10-27T10:41:00Z">
        <w:r w:rsidR="006C3C59">
          <w:t xml:space="preserve">produce per-episode </w:t>
        </w:r>
      </w:ins>
      <w:ins w:id="131" w:author="Jonah Popp" w:date="2023-10-27T10:39:00Z">
        <w:r w:rsidR="00963261">
          <w:t>cost-savings</w:t>
        </w:r>
      </w:ins>
      <w:ins w:id="132" w:author="Jonah Popp" w:date="2023-10-27T10:41:00Z">
        <w:r w:rsidR="006C3C59">
          <w:t xml:space="preserve"> equal to </w:t>
        </w:r>
        <w:r w:rsidR="00ED50E0">
          <w:t>roughly one-third</w:t>
        </w:r>
      </w:ins>
      <w:ins w:id="133" w:author="Jonah Popp" w:date="2023-10-27T10:42:00Z">
        <w:r w:rsidR="00ED50E0">
          <w:t xml:space="preserve"> of the national average monthly income</w:t>
        </w:r>
      </w:ins>
      <w:commentRangeEnd w:id="109"/>
      <w:ins w:id="134" w:author="Jonah Popp" w:date="2023-10-27T10:23:00Z">
        <w:r w:rsidR="00E20B7C">
          <w:rPr>
            <w:rStyle w:val="CommentReference"/>
          </w:rPr>
          <w:commentReference w:id="109"/>
        </w:r>
      </w:ins>
      <w:ins w:id="135" w:author="Jonah Popp" w:date="2023-10-27T10:39:00Z">
        <w:r w:rsidR="00963261">
          <w:t xml:space="preserve"> without </w:t>
        </w:r>
      </w:ins>
      <w:ins w:id="136" w:author="Jonah Popp" w:date="2023-10-27T10:41:00Z">
        <w:r w:rsidR="00475ED9">
          <w:t>degrading health outcomes.</w:t>
        </w:r>
      </w:ins>
      <w:ins w:id="137" w:author="Jonah Popp" w:date="2023-10-27T10:40:00Z">
        <w:r w:rsidR="00963261">
          <w:t xml:space="preserve"> </w:t>
        </w:r>
      </w:ins>
      <w:ins w:id="138" w:author="Monique Gainey" w:date="2023-10-07T01:29:00Z">
        <w:del w:id="139" w:author="Jonah Popp" w:date="2023-10-27T10:26:00Z">
          <w:r w:rsidR="007629DA" w:rsidRPr="006B4809" w:rsidDel="00E20B7C">
            <w:delText xml:space="preserve"> with </w:delText>
          </w:r>
        </w:del>
        <w:del w:id="140" w:author="Jonah Popp" w:date="2023-10-27T10:33:00Z">
          <w:r w:rsidR="007629DA" w:rsidRPr="006B4809" w:rsidDel="008A512A">
            <w:delText xml:space="preserve">the </w:delText>
          </w:r>
        </w:del>
      </w:ins>
      <w:ins w:id="141" w:author="Monique Gainey" w:date="2023-10-07T01:38:00Z">
        <w:del w:id="142" w:author="Jonah Popp" w:date="2023-10-27T10:33:00Z">
          <w:r w:rsidR="006D685A" w:rsidDel="008A512A">
            <w:delText xml:space="preserve">average monthly income </w:delText>
          </w:r>
        </w:del>
        <w:del w:id="143" w:author="Jonah Popp" w:date="2023-10-27T10:26:00Z">
          <w:r w:rsidR="006D685A" w:rsidDel="00E20B7C">
            <w:delText>being</w:delText>
          </w:r>
        </w:del>
        <w:del w:id="144" w:author="Jonah Popp" w:date="2023-10-27T10:33:00Z">
          <w:r w:rsidR="006D685A" w:rsidDel="008A512A">
            <w:delText xml:space="preserve"> $249.72 </w:delText>
          </w:r>
        </w:del>
        <w:del w:id="145" w:author="Jonah Popp" w:date="2023-10-27T10:28:00Z">
          <w:r w:rsidR="006D685A" w:rsidDel="000E3069">
            <w:delText xml:space="preserve">and overall </w:delText>
          </w:r>
        </w:del>
      </w:ins>
      <w:ins w:id="146" w:author="Monique Gainey" w:date="2023-10-07T01:29:00Z">
        <w:del w:id="147" w:author="Jonah Popp" w:date="2023-10-27T10:28:00Z">
          <w:r w:rsidR="007629DA" w:rsidRPr="006B4809" w:rsidDel="000E3069">
            <w:delText>cost burden being significantly higher for the poorest households compared to the richest quintil</w:delText>
          </w:r>
        </w:del>
      </w:ins>
      <w:ins w:id="148" w:author="Monique Gainey" w:date="2023-10-07T01:38:00Z">
        <w:del w:id="149" w:author="Jonah Popp" w:date="2023-10-27T10:28:00Z">
          <w:r w:rsidR="006D685A" w:rsidDel="00192655">
            <w:delText>e</w:delText>
          </w:r>
        </w:del>
      </w:ins>
      <w:commentRangeStart w:id="150"/>
      <w:ins w:id="151" w:author="Monique Gainey" w:date="2023-10-07T01:29:00Z">
        <w:del w:id="152" w:author="Jonah Popp" w:date="2023-10-27T10:29:00Z">
          <w:r w:rsidR="007629DA" w:rsidDel="00192655">
            <w:delText>.</w:delText>
          </w:r>
          <w:commentRangeEnd w:id="150"/>
          <w:r w:rsidR="007629DA" w:rsidDel="00192655">
            <w:rPr>
              <w:rStyle w:val="CommentReference"/>
            </w:rPr>
            <w:commentReference w:id="150"/>
          </w:r>
          <w:r w:rsidR="007629DA" w:rsidRPr="00E97747" w:rsidDel="00192655">
            <w:rPr>
              <w:rFonts w:ascii="Calibri" w:hAnsi="Calibri" w:cs="Calibri"/>
              <w:sz w:val="22"/>
              <w:szCs w:val="22"/>
            </w:rPr>
            <w:delText xml:space="preserve"> </w:delText>
          </w:r>
          <w:r w:rsidR="007629DA" w:rsidDel="00192655">
            <w:delText xml:space="preserve"> </w:delText>
          </w:r>
        </w:del>
      </w:ins>
      <w:ins w:id="153" w:author="Monique Gainey" w:date="2023-10-07T01:30:00Z">
        <w:del w:id="154" w:author="Jonah Popp" w:date="2023-10-27T10:33:00Z">
          <w:r w:rsidR="006C7ACE" w:rsidDel="008A512A">
            <w:delText>Such studies highlight the necessity of accurate dehydration assessment</w:delText>
          </w:r>
        </w:del>
        <w:r w:rsidR="006C7ACE">
          <w:t xml:space="preserve">. </w:t>
        </w:r>
      </w:ins>
    </w:p>
    <w:p w14:paraId="5E242111" w14:textId="277708F2" w:rsidR="007E735D" w:rsidRPr="0075356E" w:rsidRDefault="0027010B" w:rsidP="00891F9E">
      <w:pPr>
        <w:autoSpaceDE w:val="0"/>
        <w:autoSpaceDN w:val="0"/>
        <w:adjustRightInd w:val="0"/>
        <w:ind w:firstLine="720"/>
      </w:pPr>
      <w:ins w:id="155" w:author="Monique Gainey" w:date="2023-10-07T01:50:00Z">
        <w:r>
          <w:rPr>
            <w:color w:val="000000"/>
          </w:rPr>
          <w:lastRenderedPageBreak/>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156" w:author="Monique Gainey" w:date="2023-10-07T01:20:00Z">
        <w:r w:rsidR="007629DA">
          <w:rPr>
            <w:color w:val="000000"/>
          </w:rPr>
          <w:t>was developed</w:t>
        </w:r>
      </w:ins>
      <w:ins w:id="157"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commentRangeStart w:id="158"/>
      <w:ins w:id="159" w:author="Monique Gainey" w:date="2023-10-07T01:22:00Z">
        <w:r w:rsidR="007629DA">
          <w:rPr>
            <w:color w:val="000000"/>
          </w:rPr>
          <w:t>.</w:t>
        </w:r>
      </w:ins>
      <w:commentRangeEnd w:id="158"/>
      <w:ins w:id="160" w:author="Monique Gainey" w:date="2023-10-07T01:23:00Z">
        <w:r w:rsidR="007629DA">
          <w:rPr>
            <w:rStyle w:val="CommentReference"/>
          </w:rPr>
          <w:commentReference w:id="158"/>
        </w:r>
      </w:ins>
      <w:ins w:id="161"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xml:space="preserve">,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0075356E" w:rsidRPr="0075356E">
        <w:rPr>
          <w:color w:val="000000"/>
        </w:rPr>
        <w:t>Previous analys</w:t>
      </w:r>
      <w:ins w:id="162" w:author="Monique Gainey" w:date="2023-10-07T00:31:00Z">
        <w:r w:rsidR="00E776F0">
          <w:rPr>
            <w:color w:val="000000"/>
          </w:rPr>
          <w:t>e</w:t>
        </w:r>
      </w:ins>
      <w:r w:rsidR="0075356E" w:rsidRPr="0075356E">
        <w:rPr>
          <w:color w:val="000000"/>
        </w:rPr>
        <w:t xml:space="preserve">s </w:t>
      </w:r>
      <w:ins w:id="163"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164" w:author="Monique Gainey" w:date="2023-10-07T00:32:00Z">
        <w:r w:rsidR="00E776F0">
          <w:rPr>
            <w:color w:val="000000"/>
          </w:rPr>
          <w:t xml:space="preserve">model </w:t>
        </w:r>
      </w:ins>
      <w:r w:rsidR="0075356E" w:rsidRPr="0075356E">
        <w:rPr>
          <w:color w:val="000000"/>
        </w:rPr>
        <w:t xml:space="preserve">outperforms the </w:t>
      </w:r>
      <w:ins w:id="165"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r w:rsidR="00895917">
        <w:rPr>
          <w:color w:val="000000"/>
        </w:rPr>
        <w:t xml:space="preserve"> </w:t>
      </w:r>
      <w:commentRangeStart w:id="166"/>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commentRangeStart w:id="167"/>
      <w:r w:rsidR="0075356E" w:rsidRPr="0075356E">
        <w:rPr>
          <w:color w:val="000000"/>
        </w:rPr>
        <w:t>.</w:t>
      </w:r>
      <w:commentRangeEnd w:id="167"/>
      <w:r w:rsidR="00E776F0">
        <w:rPr>
          <w:rStyle w:val="CommentReference"/>
        </w:rPr>
        <w:commentReference w:id="167"/>
      </w:r>
      <w:r w:rsidR="0075356E" w:rsidRPr="0075356E">
        <w:t xml:space="preserve"> </w:t>
      </w:r>
      <w:ins w:id="168" w:author="Jonah Popp" w:date="2023-11-10T15:16:00Z">
        <w:r w:rsidR="00F53606">
          <w:t xml:space="preserve"> </w:t>
        </w:r>
      </w:ins>
      <w:ins w:id="169" w:author="Monique Gainey" w:date="2023-10-07T01:26:00Z">
        <w:r w:rsidR="007629DA">
          <w:t>Employing more accurate</w:t>
        </w:r>
      </w:ins>
      <w:ins w:id="170" w:author="Monique Gainey" w:date="2023-10-07T01:24:00Z">
        <w:r w:rsidR="007629DA">
          <w:t xml:space="preserve"> clinical diagnostic model</w:t>
        </w:r>
      </w:ins>
      <w:ins w:id="171" w:author="Monique Gainey" w:date="2023-10-07T01:26:00Z">
        <w:r w:rsidR="007629DA">
          <w:t>s</w:t>
        </w:r>
      </w:ins>
      <w:ins w:id="172" w:author="Monique Gainey" w:date="2023-10-07T01:27:00Z">
        <w:r w:rsidR="007629DA">
          <w:t>, like NIRUDAK,</w:t>
        </w:r>
      </w:ins>
      <w:ins w:id="173" w:author="Monique Gainey" w:date="2023-10-07T01:05:00Z">
        <w:r w:rsidR="0000507D">
          <w:t xml:space="preserve"> is especially critical in settings where </w:t>
        </w:r>
      </w:ins>
      <w:ins w:id="174" w:author="Monique Gainey" w:date="2023-10-07T01:09:00Z">
        <w:r w:rsidR="006B4809">
          <w:t>resources are limited</w:t>
        </w:r>
      </w:ins>
      <w:ins w:id="175" w:author="Monique Gainey" w:date="2023-10-07T01:05:00Z">
        <w:r w:rsidR="0000507D">
          <w:t xml:space="preserve"> </w:t>
        </w:r>
      </w:ins>
      <w:ins w:id="176" w:author="Monique Gainey" w:date="2023-10-07T01:06:00Z">
        <w:r w:rsidR="0000507D">
          <w:t xml:space="preserve">and the </w:t>
        </w:r>
      </w:ins>
      <w:ins w:id="177" w:author="Monique Gainey" w:date="2023-10-07T01:14:00Z">
        <w:r w:rsidR="006B4809">
          <w:t>financial</w:t>
        </w:r>
      </w:ins>
      <w:ins w:id="178" w:author="Monique Gainey" w:date="2023-10-07T01:10:00Z">
        <w:r w:rsidR="006B4809">
          <w:t xml:space="preserve"> </w:t>
        </w:r>
      </w:ins>
      <w:ins w:id="179" w:author="Monique Gainey" w:date="2023-10-07T01:06:00Z">
        <w:r w:rsidR="0000507D">
          <w:t xml:space="preserve">burden of </w:t>
        </w:r>
      </w:ins>
      <w:ins w:id="180" w:author="Monique Gainey" w:date="2023-10-07T01:07:00Z">
        <w:r w:rsidR="0000507D">
          <w:t>treating</w:t>
        </w:r>
      </w:ins>
      <w:ins w:id="181" w:author="Monique Gainey" w:date="2023-10-07T01:06:00Z">
        <w:r w:rsidR="0000507D">
          <w:t xml:space="preserve"> </w:t>
        </w:r>
      </w:ins>
      <w:ins w:id="182" w:author="Monique Gainey" w:date="2023-10-07T01:27:00Z">
        <w:r w:rsidR="007629DA">
          <w:t xml:space="preserve">acute </w:t>
        </w:r>
      </w:ins>
      <w:ins w:id="183" w:author="Monique Gainey" w:date="2023-10-07T01:07:00Z">
        <w:r w:rsidR="0000507D">
          <w:t>diarrhea</w:t>
        </w:r>
      </w:ins>
      <w:ins w:id="184" w:author="Monique Gainey" w:date="2023-10-07T01:27:00Z">
        <w:r w:rsidR="007629DA">
          <w:t xml:space="preserve"> </w:t>
        </w:r>
      </w:ins>
      <w:ins w:id="185" w:author="Monique Gainey" w:date="2023-10-07T01:14:00Z">
        <w:r w:rsidR="006B4809">
          <w:t>in an inpatient versus outpatient setting</w:t>
        </w:r>
      </w:ins>
      <w:ins w:id="186" w:author="Monique Gainey" w:date="2023-10-07T01:31:00Z">
        <w:r w:rsidR="006C7ACE">
          <w:t xml:space="preserve"> </w:t>
        </w:r>
      </w:ins>
      <w:ins w:id="187" w:author="Monique Gainey" w:date="2023-10-07T01:17:00Z">
        <w:r w:rsidR="006B4809">
          <w:t>are</w:t>
        </w:r>
      </w:ins>
      <w:ins w:id="188" w:author="Monique Gainey" w:date="2023-10-07T01:08:00Z">
        <w:r w:rsidR="006B4809">
          <w:t xml:space="preserve"> </w:t>
        </w:r>
      </w:ins>
      <w:ins w:id="189" w:author="Monique Gainey" w:date="2023-10-07T01:14:00Z">
        <w:r w:rsidR="006B4809">
          <w:t xml:space="preserve">significantly </w:t>
        </w:r>
      </w:ins>
      <w:ins w:id="190" w:author="Monique Gainey" w:date="2023-10-07T01:08:00Z">
        <w:r w:rsidR="006B4809">
          <w:t>higher</w:t>
        </w:r>
      </w:ins>
      <w:ins w:id="191" w:author="Monique Gainey" w:date="2023-10-07T01:07:00Z">
        <w:r w:rsidR="0000507D">
          <w:t>.</w:t>
        </w:r>
      </w:ins>
      <w:ins w:id="192" w:author="Monique Gainey" w:date="2023-10-07T01:08:00Z">
        <w:r w:rsidR="006B4809">
          <w:t xml:space="preserve"> </w:t>
        </w:r>
      </w:ins>
      <w:commentRangeEnd w:id="166"/>
      <w:r w:rsidR="00DF08D9">
        <w:rPr>
          <w:rStyle w:val="CommentReference"/>
        </w:rPr>
        <w:commentReference w:id="166"/>
      </w:r>
      <w:r w:rsidR="0075356E" w:rsidRPr="0075356E">
        <w:t xml:space="preserve">The aim of this study </w:t>
      </w:r>
      <w:ins w:id="193" w:author="Monique Gainey" w:date="2023-10-07T01:45:00Z">
        <w:r w:rsidR="00C1754D">
          <w:t>is</w:t>
        </w:r>
        <w:r w:rsidR="00C1754D" w:rsidRPr="0075356E">
          <w:t xml:space="preserve"> </w:t>
        </w:r>
      </w:ins>
      <w:r w:rsidR="0075356E" w:rsidRPr="0075356E">
        <w:t>to</w:t>
      </w:r>
      <w:ins w:id="194" w:author="Jonah Popp" w:date="2023-10-27T10:45:00Z">
        <w:r w:rsidR="00604B4D">
          <w:t xml:space="preserve"> determ</w:t>
        </w:r>
      </w:ins>
      <w:ins w:id="195" w:author="Jonah Popp" w:date="2023-10-27T10:46:00Z">
        <w:r w:rsidR="00604B4D">
          <w:t>ine</w:t>
        </w:r>
      </w:ins>
      <w:del w:id="196" w:author="Jonah Popp" w:date="2023-10-27T10:46:00Z">
        <w:r w:rsidR="0075356E" w:rsidRPr="0075356E" w:rsidDel="00604B4D">
          <w:delText xml:space="preserve"> </w:delText>
        </w:r>
      </w:del>
      <w:del w:id="197" w:author="Jonah Popp" w:date="2023-10-27T10:44:00Z">
        <w:r w:rsidR="0075356E" w:rsidRPr="0075356E" w:rsidDel="00347F8B">
          <w:delText xml:space="preserve">compare </w:delText>
        </w:r>
      </w:del>
      <w:ins w:id="198" w:author="Jonah Popp" w:date="2023-10-27T10:44:00Z">
        <w:r w:rsidR="00347F8B" w:rsidRPr="0075356E">
          <w:t xml:space="preserve"> </w:t>
        </w:r>
      </w:ins>
      <w:r w:rsidR="0075356E" w:rsidRPr="0075356E">
        <w:t>the cost-effectiveness of the NIRUDAK model</w:t>
      </w:r>
      <w:ins w:id="199" w:author="Jonah Popp" w:date="2023-10-27T10:45:00Z">
        <w:r w:rsidR="00F75742">
          <w:t xml:space="preserve"> compared with</w:t>
        </w:r>
      </w:ins>
      <w:del w:id="200" w:author="Jonah Popp" w:date="2023-10-27T10:45:00Z">
        <w:r w:rsidR="0075356E" w:rsidRPr="0075356E" w:rsidDel="00F75742">
          <w:delText xml:space="preserve"> to</w:delText>
        </w:r>
      </w:del>
      <w:ins w:id="201"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202" w:author="Jonah Popp" w:date="2023-10-27T10:49:00Z">
        <w:r w:rsidR="00084FD9">
          <w:t xml:space="preserve"> To inform this analysis, </w:t>
        </w:r>
      </w:ins>
      <w:r w:rsidR="0075356E" w:rsidRPr="0075356E">
        <w:t xml:space="preserve"> </w:t>
      </w:r>
      <w:del w:id="203"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rsidP="0031195B">
      <w:pPr>
        <w:spacing w:line="276" w:lineRule="auto"/>
      </w:pPr>
    </w:p>
    <w:p w14:paraId="63848239" w14:textId="1359317C" w:rsidR="00EE3D70" w:rsidRDefault="00EE3D70" w:rsidP="0031195B">
      <w:pPr>
        <w:spacing w:line="276" w:lineRule="auto"/>
        <w:rPr>
          <w:ins w:id="204" w:author="Jonah Popp" w:date="2023-10-27T10:50:00Z"/>
          <w:b/>
          <w:u w:val="single"/>
        </w:rPr>
      </w:pPr>
      <w:r w:rsidRPr="00D73149">
        <w:rPr>
          <w:b/>
          <w:u w:val="single"/>
        </w:rPr>
        <w:t>Materials and Methods</w:t>
      </w:r>
    </w:p>
    <w:p w14:paraId="59AB5501" w14:textId="77777777" w:rsidR="004A523F" w:rsidRDefault="004A523F" w:rsidP="0031195B">
      <w:pPr>
        <w:spacing w:line="276" w:lineRule="auto"/>
        <w:rPr>
          <w:ins w:id="205" w:author="Jonah Popp" w:date="2023-10-27T10:50:00Z"/>
          <w:b/>
          <w:u w:val="single"/>
        </w:rPr>
      </w:pPr>
    </w:p>
    <w:p w14:paraId="08DEBEB1" w14:textId="77777777" w:rsidR="004A523F" w:rsidRDefault="004A523F" w:rsidP="0031195B">
      <w:pPr>
        <w:spacing w:line="276" w:lineRule="auto"/>
        <w:rPr>
          <w:ins w:id="206" w:author="Jonah Popp" w:date="2023-10-27T10:50:00Z"/>
          <w:b/>
          <w:u w:val="single"/>
        </w:rPr>
      </w:pPr>
    </w:p>
    <w:p w14:paraId="101469AF" w14:textId="6CD24F37" w:rsidR="008D0372" w:rsidRDefault="00CC571D" w:rsidP="0031195B">
      <w:pPr>
        <w:spacing w:line="276" w:lineRule="auto"/>
        <w:rPr>
          <w:ins w:id="207" w:author="Jonah Popp" w:date="2023-10-27T11:32:00Z"/>
          <w:b/>
          <w:u w:val="single"/>
        </w:rPr>
      </w:pPr>
      <w:ins w:id="208" w:author="Jonah Popp" w:date="2023-10-27T10:50:00Z">
        <w:r>
          <w:rPr>
            <w:b/>
            <w:u w:val="single"/>
          </w:rPr>
          <w:t xml:space="preserve">State: perspective (e.g., </w:t>
        </w:r>
      </w:ins>
      <w:ins w:id="209" w:author="Jonah Popp" w:date="2023-10-27T11:26:00Z">
        <w:r w:rsidR="00B467D5">
          <w:rPr>
            <w:b/>
            <w:u w:val="single"/>
          </w:rPr>
          <w:t xml:space="preserve">Bangladesh </w:t>
        </w:r>
      </w:ins>
      <w:ins w:id="210" w:author="Jonah Popp" w:date="2023-10-27T10:50:00Z">
        <w:r>
          <w:rPr>
            <w:b/>
            <w:u w:val="single"/>
          </w:rPr>
          <w:t xml:space="preserve">societal </w:t>
        </w:r>
      </w:ins>
      <w:ins w:id="211" w:author="Jonah Popp" w:date="2023-10-27T10:51:00Z">
        <w:r>
          <w:rPr>
            <w:b/>
            <w:u w:val="single"/>
          </w:rPr>
          <w:t>or HCS), time horizon (</w:t>
        </w:r>
        <w:r w:rsidR="00B85DB4">
          <w:rPr>
            <w:b/>
            <w:u w:val="single"/>
          </w:rPr>
          <w:t>short term, e.g., 1 week)</w:t>
        </w:r>
      </w:ins>
    </w:p>
    <w:p w14:paraId="5C3C5769" w14:textId="36E89362" w:rsidR="004C03F8" w:rsidRDefault="004C03F8" w:rsidP="0031195B">
      <w:pPr>
        <w:spacing w:line="276" w:lineRule="auto"/>
        <w:rPr>
          <w:ins w:id="212" w:author="Jonah Popp" w:date="2023-10-27T11:26:00Z"/>
          <w:b/>
          <w:u w:val="single"/>
        </w:rPr>
      </w:pPr>
      <w:ins w:id="213" w:author="Jonah Popp" w:date="2023-10-27T11:32:00Z">
        <w:r>
          <w:rPr>
            <w:b/>
            <w:u w:val="single"/>
          </w:rPr>
          <w:t xml:space="preserve">Patients are Bangladesh </w:t>
        </w:r>
        <w:r w:rsidR="000E1179">
          <w:rPr>
            <w:b/>
            <w:u w:val="single"/>
          </w:rPr>
          <w:t>6</w:t>
        </w:r>
        <w:r>
          <w:rPr>
            <w:b/>
            <w:u w:val="single"/>
          </w:rPr>
          <w:t>+</w:t>
        </w:r>
      </w:ins>
    </w:p>
    <w:p w14:paraId="33A730DF" w14:textId="77777777" w:rsidR="008D349D" w:rsidRDefault="008D349D" w:rsidP="008D349D">
      <w:pPr>
        <w:spacing w:line="276" w:lineRule="auto"/>
        <w:rPr>
          <w:ins w:id="214" w:author="Jonah Popp" w:date="2023-10-27T11:24:00Z"/>
          <w:b/>
          <w:u w:val="single"/>
        </w:rPr>
      </w:pPr>
      <w:ins w:id="215" w:author="Jonah Popp" w:date="2023-10-27T11:24:00Z">
        <w:r>
          <w:rPr>
            <w:b/>
            <w:u w:val="single"/>
          </w:rPr>
          <w:t>Make sure model section</w:t>
        </w:r>
      </w:ins>
    </w:p>
    <w:p w14:paraId="3419FDD4" w14:textId="5EE69857" w:rsidR="004A523F" w:rsidRDefault="008D349D" w:rsidP="0031195B">
      <w:pPr>
        <w:spacing w:line="276" w:lineRule="auto"/>
        <w:rPr>
          <w:ins w:id="216" w:author="Jonah Popp" w:date="2023-10-27T11:29:00Z"/>
          <w:b/>
          <w:u w:val="single"/>
        </w:rPr>
      </w:pPr>
      <w:ins w:id="217" w:author="Jonah Popp" w:date="2023-10-27T11:24:00Z">
        <w:r>
          <w:rPr>
            <w:b/>
            <w:u w:val="single"/>
          </w:rPr>
          <w:t>Outcome section</w:t>
        </w:r>
      </w:ins>
    </w:p>
    <w:p w14:paraId="1B018210" w14:textId="54023033" w:rsidR="0085770E" w:rsidRDefault="006E0874" w:rsidP="00D255EE">
      <w:pPr>
        <w:spacing w:line="276" w:lineRule="auto"/>
        <w:rPr>
          <w:ins w:id="218" w:author="Jonah Popp" w:date="2023-11-10T14:29:00Z"/>
          <w:b/>
          <w:u w:val="single"/>
        </w:rPr>
      </w:pPr>
      <w:ins w:id="219" w:author="Jonah Popp" w:date="2023-10-27T11:29:00Z">
        <w:r>
          <w:rPr>
            <w:b/>
            <w:u w:val="single"/>
          </w:rPr>
          <w:t>Generalization section in the hospital</w:t>
        </w:r>
        <w:r w:rsidR="00D16259">
          <w:rPr>
            <w:b/>
            <w:u w:val="single"/>
          </w:rPr>
          <w:t>s</w:t>
        </w:r>
      </w:ins>
    </w:p>
    <w:p w14:paraId="3372C96F" w14:textId="77777777" w:rsidR="005E3D87" w:rsidRDefault="005E3D87" w:rsidP="00D255EE">
      <w:pPr>
        <w:spacing w:line="276" w:lineRule="auto"/>
        <w:rPr>
          <w:ins w:id="220" w:author="Jonah Popp" w:date="2023-11-10T14:29:00Z"/>
          <w:b/>
          <w:u w:val="single"/>
        </w:rPr>
      </w:pPr>
    </w:p>
    <w:p w14:paraId="6F84F020" w14:textId="77777777" w:rsidR="005E3D87" w:rsidRDefault="005E3D87" w:rsidP="00D255EE">
      <w:pPr>
        <w:spacing w:line="276" w:lineRule="auto"/>
        <w:rPr>
          <w:ins w:id="221" w:author="Jonah Popp" w:date="2023-11-10T14:29:00Z"/>
          <w:b/>
          <w:u w:val="single"/>
        </w:rPr>
      </w:pPr>
    </w:p>
    <w:p w14:paraId="76B79884" w14:textId="763D791B" w:rsidR="005E3D87" w:rsidRDefault="002406D9" w:rsidP="00D255EE">
      <w:pPr>
        <w:spacing w:line="276" w:lineRule="auto"/>
        <w:rPr>
          <w:ins w:id="222" w:author="Jonah Popp" w:date="2023-11-10T14:33:00Z"/>
          <w:b/>
          <w:u w:val="single"/>
        </w:rPr>
      </w:pPr>
      <w:ins w:id="223" w:author="Jonah Popp" w:date="2023-11-10T14:29:00Z">
        <w:r>
          <w:rPr>
            <w:b/>
            <w:u w:val="single"/>
          </w:rPr>
          <w:t xml:space="preserve">Mention the N in the parent study and that some proportion were unable to be </w:t>
        </w:r>
      </w:ins>
      <w:ins w:id="224" w:author="Jonah Popp" w:date="2023-11-10T14:30:00Z">
        <w:r>
          <w:rPr>
            <w:b/>
            <w:u w:val="single"/>
          </w:rPr>
          <w:t xml:space="preserve">classified (small) by NIRUDAK because of </w:t>
        </w:r>
      </w:ins>
      <w:ins w:id="225" w:author="Jonah Popp" w:date="2023-11-10T14:33:00Z">
        <w:r w:rsidR="00D477F6">
          <w:rPr>
            <w:b/>
            <w:u w:val="single"/>
          </w:rPr>
          <w:t>missing</w:t>
        </w:r>
      </w:ins>
      <w:ins w:id="226" w:author="Jonah Popp" w:date="2023-11-10T14:30:00Z">
        <w:r>
          <w:rPr>
            <w:b/>
            <w:u w:val="single"/>
          </w:rPr>
          <w:t xml:space="preserve"> data</w:t>
        </w:r>
      </w:ins>
    </w:p>
    <w:p w14:paraId="6060C291" w14:textId="77777777" w:rsidR="00D477F6" w:rsidRDefault="00D477F6" w:rsidP="00D255EE">
      <w:pPr>
        <w:spacing w:line="276" w:lineRule="auto"/>
        <w:rPr>
          <w:ins w:id="227" w:author="Jonah Popp" w:date="2023-11-10T14:33:00Z"/>
          <w:b/>
          <w:u w:val="single"/>
        </w:rPr>
      </w:pPr>
    </w:p>
    <w:p w14:paraId="3CE9BD9B" w14:textId="6A94C3F5" w:rsidR="00D477F6" w:rsidRDefault="00D477F6" w:rsidP="00D255EE">
      <w:pPr>
        <w:spacing w:line="276" w:lineRule="auto"/>
        <w:rPr>
          <w:ins w:id="228" w:author="Jonah Popp" w:date="2023-10-27T11:23:00Z"/>
          <w:b/>
          <w:u w:val="single"/>
        </w:rPr>
      </w:pPr>
      <w:ins w:id="229" w:author="Jonah Popp" w:date="2023-11-10T14:33:00Z">
        <w:r>
          <w:rPr>
            <w:b/>
            <w:u w:val="single"/>
          </w:rPr>
          <w:t>Figure out if this cohort was cholera only or if that was most of population</w:t>
        </w:r>
      </w:ins>
    </w:p>
    <w:p w14:paraId="48F17B18" w14:textId="77777777" w:rsidR="00BD6AD9" w:rsidRPr="00B2354F" w:rsidRDefault="00BD6AD9" w:rsidP="0031195B">
      <w:pPr>
        <w:spacing w:line="276" w:lineRule="auto"/>
        <w:rPr>
          <w:b/>
          <w:u w:val="single"/>
        </w:rPr>
      </w:pPr>
    </w:p>
    <w:p w14:paraId="6D849E65" w14:textId="77777777" w:rsidR="00EE3D70" w:rsidRPr="00B81A5A" w:rsidRDefault="00EE3D70" w:rsidP="0031195B">
      <w:pPr>
        <w:spacing w:line="276" w:lineRule="auto"/>
        <w:rPr>
          <w:bCs/>
          <w:i/>
          <w:iCs/>
        </w:rPr>
      </w:pPr>
      <w:r w:rsidRPr="00B81A5A">
        <w:rPr>
          <w:bCs/>
          <w:i/>
          <w:iCs/>
        </w:rPr>
        <w:t xml:space="preserve">Study Procedures </w:t>
      </w:r>
    </w:p>
    <w:p w14:paraId="7672CCE7" w14:textId="54D04A37" w:rsidR="00891F9E" w:rsidRDefault="00910027" w:rsidP="00B467D5">
      <w:pPr>
        <w:spacing w:line="276" w:lineRule="auto"/>
        <w:ind w:firstLine="720"/>
        <w:rPr>
          <w:ins w:id="230" w:author="Monique Gainey" w:date="2023-10-07T02:14:00Z"/>
          <w:bCs/>
        </w:rPr>
      </w:pPr>
      <w:ins w:id="231" w:author="Jonah Popp" w:date="2023-10-27T11:25:00Z">
        <w:r>
          <w:rPr>
            <w:b/>
            <w:u w:val="single"/>
          </w:rPr>
          <w:t>To inform the cost-effectiveness analysis, we used economic data collected as part of the NIRUDAK study</w:t>
        </w:r>
      </w:ins>
      <w:del w:id="232" w:author="Jonah Popp" w:date="2023-10-27T11:26:00Z">
        <w:r w:rsidR="00B50A60" w:rsidRPr="00B50A60" w:rsidDel="00B467D5">
          <w:rPr>
            <w:bCs/>
          </w:rPr>
          <w:delText>Data were collected as part of the NIRUDAK study</w:delText>
        </w:r>
      </w:del>
      <w:r w:rsidR="00B50A60" w:rsidRPr="00B50A60">
        <w:rPr>
          <w:bCs/>
        </w:rPr>
        <w:t>, a prospective cohort study of patients over five years</w:t>
      </w:r>
      <w:r w:rsidR="00B50A60">
        <w:rPr>
          <w:bCs/>
        </w:rPr>
        <w:t xml:space="preserve"> </w:t>
      </w:r>
      <w:r w:rsidR="00B50A60" w:rsidRPr="00B50A60">
        <w:rPr>
          <w:bCs/>
        </w:rPr>
        <w:t xml:space="preserve">presenting with </w:t>
      </w:r>
      <w:ins w:id="233" w:author="Monique Gainey" w:date="2023-10-07T02:00:00Z">
        <w:r w:rsidR="00891F9E">
          <w:rPr>
            <w:bCs/>
          </w:rPr>
          <w:t xml:space="preserve">acute </w:t>
        </w:r>
      </w:ins>
      <w:r w:rsidR="00B50A60" w:rsidRPr="00B50A60">
        <w:rPr>
          <w:bCs/>
        </w:rPr>
        <w:t>diarrhea to the International Centre for Diarrhoeal Disease Research, Bangladesh (icddr,b)</w:t>
      </w:r>
      <w:ins w:id="234"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235"/>
      <w:r w:rsidR="00B50A60" w:rsidRPr="00B50A60">
        <w:rPr>
          <w:bCs/>
        </w:rPr>
        <w:t>March 2019 and March 2020</w:t>
      </w:r>
      <w:r w:rsidR="001A6F73">
        <w:rPr>
          <w:bCs/>
        </w:rPr>
        <w:t xml:space="preserve"> </w:t>
      </w:r>
      <w:commentRangeEnd w:id="235"/>
      <w:r w:rsidR="006E0874">
        <w:rPr>
          <w:rStyle w:val="CommentReference"/>
        </w:rPr>
        <w:commentReference w:id="235"/>
      </w:r>
      <w:r w:rsidR="001A6F73">
        <w:rPr>
          <w:bCs/>
        </w:rPr>
        <w:fldChar w:fldCharType="begin"/>
      </w:r>
      <w:r w:rsidR="001A6F73">
        <w:rPr>
          <w:bCs/>
        </w:rPr>
        <w: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rPr>
          <w:bCs/>
        </w:rPr>
        <w:fldChar w:fldCharType="separate"/>
      </w:r>
      <w:r w:rsidR="001A6F73">
        <w:rPr>
          <w:bCs/>
          <w:noProof/>
        </w:rPr>
        <w:t>(1)</w:t>
      </w:r>
      <w:r w:rsidR="001A6F73">
        <w:rPr>
          <w:bCs/>
        </w:rPr>
        <w:fldChar w:fldCharType="end"/>
      </w:r>
      <w:r w:rsidR="00B50A60" w:rsidRPr="00B50A60">
        <w:rPr>
          <w:bCs/>
        </w:rPr>
        <w:t xml:space="preserve">. </w:t>
      </w:r>
      <w:ins w:id="236" w:author="Monique Gainey" w:date="2023-10-07T01:58:00Z">
        <w:r w:rsidR="00154EB9">
          <w:rPr>
            <w:bCs/>
          </w:rPr>
          <w:t xml:space="preserve">All </w:t>
        </w:r>
      </w:ins>
      <w:ins w:id="237" w:author="Jonah Popp" w:date="2023-10-27T11:34:00Z">
        <w:r w:rsidR="009B6FDC">
          <w:rPr>
            <w:bCs/>
          </w:rPr>
          <w:t xml:space="preserve">acute diarrhea </w:t>
        </w:r>
      </w:ins>
      <w:ins w:id="238" w:author="Monique Gainey" w:date="2023-10-07T01:58:00Z">
        <w:r w:rsidR="00154EB9">
          <w:rPr>
            <w:bCs/>
          </w:rPr>
          <w:t>p</w:t>
        </w:r>
      </w:ins>
      <w:r w:rsidR="002B14B3">
        <w:rPr>
          <w:bCs/>
        </w:rPr>
        <w:t xml:space="preserve">atients </w:t>
      </w:r>
      <w:ins w:id="239" w:author="Monique Gainey" w:date="2023-10-07T01:58:00Z">
        <w:r w:rsidR="00154EB9">
          <w:rPr>
            <w:bCs/>
          </w:rPr>
          <w:t>admitted to Dhaka</w:t>
        </w:r>
      </w:ins>
      <w:ins w:id="240" w:author="Monique Gainey" w:date="2023-10-07T01:59:00Z">
        <w:r w:rsidR="00154EB9">
          <w:rPr>
            <w:bCs/>
          </w:rPr>
          <w:t xml:space="preserve"> Hospital’s Emergency Ward </w:t>
        </w:r>
      </w:ins>
      <w:r w:rsidR="002B14B3">
        <w:rPr>
          <w:bCs/>
        </w:rPr>
        <w:t xml:space="preserve">were screened </w:t>
      </w:r>
      <w:ins w:id="241"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242" w:author="Monique Gainey" w:date="2023-10-07T02:00:00Z">
        <w:r w:rsidR="00891F9E">
          <w:rPr>
            <w:bCs/>
          </w:rPr>
          <w:t xml:space="preserve">Selected patients were excluded </w:t>
        </w:r>
      </w:ins>
      <w:ins w:id="243" w:author="Monique Gainey" w:date="2023-10-07T02:10:00Z">
        <w:r w:rsidR="009158C9">
          <w:rPr>
            <w:bCs/>
          </w:rPr>
          <w:t>if</w:t>
        </w:r>
      </w:ins>
      <w:ins w:id="244" w:author="Monique Gainey" w:date="2023-10-07T02:00:00Z">
        <w:r w:rsidR="00891F9E">
          <w:rPr>
            <w:bCs/>
          </w:rPr>
          <w:t xml:space="preserve"> they met the following </w:t>
        </w:r>
      </w:ins>
      <w:ins w:id="245" w:author="Monique Gainey" w:date="2023-10-07T02:02:00Z">
        <w:r w:rsidR="00891F9E">
          <w:rPr>
            <w:bCs/>
          </w:rPr>
          <w:t>criteria</w:t>
        </w:r>
      </w:ins>
      <w:ins w:id="246" w:author="Monique Gainey" w:date="2023-10-07T02:00:00Z">
        <w:r w:rsidR="00891F9E">
          <w:rPr>
            <w:bCs/>
          </w:rPr>
          <w:t>: diarrhea lasting more than seven days, having fewer than three loose stools in the past 24 hours</w:t>
        </w:r>
      </w:ins>
      <w:ins w:id="247" w:author="Monique Gainey" w:date="2023-10-07T02:01:00Z">
        <w:r w:rsidR="00891F9E">
          <w:rPr>
            <w:bCs/>
          </w:rPr>
          <w:t xml:space="preserve">, and having a definitive diagnosis other than </w:t>
        </w:r>
      </w:ins>
      <w:ins w:id="248" w:author="Monique Gainey" w:date="2023-10-07T02:02:00Z">
        <w:r w:rsidR="00891F9E">
          <w:rPr>
            <w:bCs/>
          </w:rPr>
          <w:t xml:space="preserve">acute gastroenteritis. Previously enrolled patients were also excluded from the study. Upon consent, </w:t>
        </w:r>
      </w:ins>
      <w:ins w:id="249" w:author="Monique Gainey" w:date="2023-10-07T02:03:00Z">
        <w:r w:rsidR="00891F9E">
          <w:rPr>
            <w:bCs/>
          </w:rPr>
          <w:t>two research</w:t>
        </w:r>
      </w:ins>
      <w:r w:rsidR="00B50A60" w:rsidRPr="00B50A60">
        <w:rPr>
          <w:bCs/>
        </w:rPr>
        <w:t xml:space="preserve"> nurses independently assessed patients for </w:t>
      </w:r>
      <w:r w:rsidR="00B50A60" w:rsidRPr="00B50A60">
        <w:rPr>
          <w:bCs/>
        </w:rPr>
        <w:lastRenderedPageBreak/>
        <w:t>symptoms of dehydration on arrival</w:t>
      </w:r>
      <w:r w:rsidR="00CF52C9">
        <w:rPr>
          <w:bCs/>
        </w:rPr>
        <w:t xml:space="preserve"> </w:t>
      </w:r>
      <w:r w:rsidR="0033648B">
        <w:rPr>
          <w:bCs/>
        </w:rPr>
        <w:t>and</w:t>
      </w:r>
      <w:r w:rsidR="00B50A60" w:rsidRPr="00B50A60">
        <w:rPr>
          <w:bCs/>
        </w:rPr>
        <w:t xml:space="preserve"> continued to collect and record patient weight and </w:t>
      </w:r>
      <w:ins w:id="250" w:author="Jonah Popp" w:date="2023-10-27T11:36:00Z">
        <w:r w:rsidR="0024138E">
          <w:rPr>
            <w:bCs/>
          </w:rPr>
          <w:t xml:space="preserve">the </w:t>
        </w:r>
      </w:ins>
      <w:r w:rsidR="00B50A60" w:rsidRPr="00B50A60">
        <w:rPr>
          <w:bCs/>
        </w:rPr>
        <w:t xml:space="preserve">amount of fluid administered </w:t>
      </w:r>
      <w:ins w:id="251" w:author="Monique Gainey" w:date="2023-10-07T02:04:00Z">
        <w:r w:rsidR="00891F9E">
          <w:rPr>
            <w:bCs/>
          </w:rPr>
          <w:t xml:space="preserve">every four hours </w:t>
        </w:r>
      </w:ins>
      <w:r w:rsidR="00B50A60" w:rsidRPr="00B50A60">
        <w:rPr>
          <w:bCs/>
        </w:rPr>
        <w:t xml:space="preserve">until the patients were discharged. </w:t>
      </w:r>
      <w:ins w:id="252" w:author="Monique Gainey" w:date="2023-10-07T02:04:00Z">
        <w:r w:rsidR="00891F9E">
          <w:rPr>
            <w:bCs/>
          </w:rPr>
          <w:t>All p</w:t>
        </w:r>
      </w:ins>
      <w:r w:rsidR="001A6F73">
        <w:rPr>
          <w:bCs/>
        </w:rPr>
        <w:t>atient</w:t>
      </w:r>
      <w:ins w:id="253" w:author="Monique Gainey" w:date="2023-10-07T01:57:00Z">
        <w:r w:rsidR="002E6597">
          <w:rPr>
            <w:bCs/>
          </w:rPr>
          <w:t>s</w:t>
        </w:r>
      </w:ins>
      <w:r w:rsidR="001A6F73">
        <w:rPr>
          <w:bCs/>
        </w:rPr>
        <w:t xml:space="preserve"> were </w:t>
      </w:r>
      <w:ins w:id="254" w:author="Monique Gainey" w:date="2023-10-07T02:04:00Z">
        <w:r w:rsidR="00891F9E">
          <w:rPr>
            <w:bCs/>
          </w:rPr>
          <w:t>managed according to icddr,b’s hospital p</w:t>
        </w:r>
      </w:ins>
      <w:ins w:id="255" w:author="Monique Gainey" w:date="2023-10-07T02:05:00Z">
        <w:r w:rsidR="00891F9E">
          <w:rPr>
            <w:bCs/>
          </w:rPr>
          <w:t>rotocols, which follow WHO’s IMAI and Integrated Management of Childhood Illness (IMCI) guidelines</w:t>
        </w:r>
        <w:commentRangeStart w:id="256"/>
        <w:r w:rsidR="00891F9E">
          <w:rPr>
            <w:bCs/>
          </w:rPr>
          <w:t>.</w:t>
        </w:r>
      </w:ins>
      <w:commentRangeEnd w:id="256"/>
      <w:ins w:id="257" w:author="Monique Gainey" w:date="2023-10-07T02:06:00Z">
        <w:r w:rsidR="00891F9E">
          <w:rPr>
            <w:rStyle w:val="CommentReference"/>
          </w:rPr>
          <w:commentReference w:id="256"/>
        </w:r>
      </w:ins>
      <w:ins w:id="258" w:author="Monique Gainey" w:date="2023-10-07T02:04:00Z">
        <w:r w:rsidR="00891F9E">
          <w:rPr>
            <w:bCs/>
          </w:rPr>
          <w:t xml:space="preserve"> </w:t>
        </w:r>
      </w:ins>
      <w:ins w:id="259" w:author="Monique Gainey" w:date="2023-10-07T02:09:00Z">
        <w:r w:rsidR="00891F9E">
          <w:rPr>
            <w:bCs/>
          </w:rPr>
          <w:t>Percent weight change with rehydration was used as the criterion standard for percent dehydration</w:t>
        </w:r>
      </w:ins>
      <w:ins w:id="260" w:author="Jonah Popp" w:date="2023-10-27T11:41:00Z">
        <w:r w:rsidR="00B26E39">
          <w:rPr>
            <w:bCs/>
          </w:rPr>
          <w:t>, an approach used</w:t>
        </w:r>
        <w:r w:rsidR="00176B1C">
          <w:rPr>
            <w:bCs/>
          </w:rPr>
          <w:t xml:space="preserve"> for patients &gt;5 years old in </w:t>
        </w:r>
        <w:r w:rsidR="00B26E39">
          <w:rPr>
            <w:bCs/>
          </w:rPr>
          <w:t>many other studies</w:t>
        </w:r>
      </w:ins>
      <w:ins w:id="261" w:author="Jonah Popp" w:date="2023-10-27T11:42:00Z">
        <w:r w:rsidR="00D255EE">
          <w:rPr>
            <w:bCs/>
          </w:rPr>
          <w:t>.</w:t>
        </w:r>
      </w:ins>
      <w:ins w:id="262" w:author="Monique Gainey" w:date="2023-10-07T02:09:00Z">
        <w:del w:id="263" w:author="Jonah Popp" w:date="2023-10-27T11:40:00Z">
          <w:r w:rsidR="00891F9E" w:rsidDel="0075558C">
            <w:rPr>
              <w:bCs/>
            </w:rPr>
            <w:delText>,</w:delText>
          </w:r>
        </w:del>
        <w:del w:id="264" w:author="Jonah Popp" w:date="2023-10-27T11:42:00Z">
          <w:r w:rsidR="00891F9E" w:rsidDel="00176B1C">
            <w:rPr>
              <w:bCs/>
            </w:rPr>
            <w:delText xml:space="preserve"> </w:delText>
          </w:r>
        </w:del>
        <w:del w:id="265" w:author="Jonah Popp" w:date="2023-10-27T11:40:00Z">
          <w:r w:rsidR="00891F9E" w:rsidDel="0075558C">
            <w:rPr>
              <w:bCs/>
            </w:rPr>
            <w:delText>which has been</w:delText>
          </w:r>
        </w:del>
        <w:del w:id="266" w:author="Jonah Popp" w:date="2023-10-27T11:42:00Z">
          <w:r w:rsidR="00891F9E" w:rsidDel="00176B1C">
            <w:rPr>
              <w:bCs/>
            </w:rPr>
            <w:delText xml:space="preserve"> the standard </w:delText>
          </w:r>
          <w:r w:rsidR="009158C9" w:rsidDel="00176B1C">
            <w:rPr>
              <w:bCs/>
            </w:rPr>
            <w:delText>method for</w:delText>
          </w:r>
        </w:del>
      </w:ins>
      <w:ins w:id="267" w:author="Monique Gainey" w:date="2023-10-07T02:10:00Z">
        <w:del w:id="268" w:author="Jonah Popp" w:date="2023-10-27T11:42:00Z">
          <w:r w:rsidR="009158C9" w:rsidDel="00176B1C">
            <w:rPr>
              <w:bCs/>
            </w:rPr>
            <w:delText xml:space="preserve"> assessing percent dehydration in patients over five years </w:delText>
          </w:r>
        </w:del>
      </w:ins>
      <w:ins w:id="269" w:author="Monique Gainey" w:date="2023-10-07T02:13:00Z">
        <w:del w:id="270" w:author="Jonah Popp" w:date="2023-10-27T11:42:00Z">
          <w:r w:rsidR="00ED3943" w:rsidDel="00176B1C">
            <w:rPr>
              <w:bCs/>
            </w:rPr>
            <w:delText>of age by several studies</w:delText>
          </w:r>
        </w:del>
        <w:commentRangeStart w:id="271"/>
        <w:r w:rsidR="00ED3943">
          <w:rPr>
            <w:bCs/>
          </w:rPr>
          <w:t>.</w:t>
        </w:r>
      </w:ins>
      <w:commentRangeEnd w:id="271"/>
      <w:ins w:id="272" w:author="Monique Gainey" w:date="2023-10-07T02:19:00Z">
        <w:r w:rsidR="00ED3943">
          <w:rPr>
            <w:rStyle w:val="CommentReference"/>
          </w:rPr>
          <w:commentReference w:id="271"/>
        </w:r>
      </w:ins>
      <w:ins w:id="273" w:author="Monique Gainey" w:date="2023-10-07T02:13:00Z">
        <w:r w:rsidR="00ED3943">
          <w:rPr>
            <w:bCs/>
          </w:rPr>
          <w:t xml:space="preserve"> Percent dehydration was calculated using the following formula</w:t>
        </w:r>
        <w:commentRangeStart w:id="274"/>
        <w:r w:rsidR="00ED3943">
          <w:rPr>
            <w:bCs/>
          </w:rPr>
          <w:t>:</w:t>
        </w:r>
      </w:ins>
      <w:commentRangeEnd w:id="274"/>
      <w:ins w:id="275" w:author="Monique Gainey" w:date="2023-10-07T02:16:00Z">
        <w:r w:rsidR="00ED3943">
          <w:rPr>
            <w:rStyle w:val="CommentReference"/>
          </w:rPr>
          <w:commentReference w:id="274"/>
        </w:r>
      </w:ins>
      <w:ins w:id="276" w:author="Monique Gainey" w:date="2023-10-07T02:13:00Z">
        <w:r w:rsidR="00ED3943">
          <w:rPr>
            <w:bCs/>
          </w:rPr>
          <w:t xml:space="preserve"> </w:t>
        </w:r>
      </w:ins>
    </w:p>
    <w:p w14:paraId="66A27EB9" w14:textId="761C8496" w:rsidR="00ED3943" w:rsidRDefault="00ED3943" w:rsidP="0031195B">
      <w:pPr>
        <w:spacing w:line="276" w:lineRule="auto"/>
        <w:ind w:firstLine="720"/>
        <w:rPr>
          <w:ins w:id="277" w:author="Monique Gainey" w:date="2023-10-07T02:15:00Z"/>
          <w:bCs/>
        </w:rPr>
      </w:pPr>
      <w:ins w:id="278" w:author="Monique Gainey" w:date="2023-10-07T02:14:00Z">
        <w:r>
          <w:rPr>
            <w:bCs/>
          </w:rPr>
          <w:t>Percent dehydration = 100%*[(Post-illness weight – admission weight)/Post-illness weight]</w:t>
        </w:r>
      </w:ins>
    </w:p>
    <w:p w14:paraId="7CAD7806" w14:textId="2A0D7A43" w:rsidR="00ED3943" w:rsidRDefault="00ED3943" w:rsidP="0031195B">
      <w:pPr>
        <w:spacing w:line="276" w:lineRule="auto"/>
        <w:ind w:firstLine="720"/>
        <w:rPr>
          <w:ins w:id="279" w:author="Monique Gainey" w:date="2023-10-07T02:08:00Z"/>
          <w:bCs/>
        </w:rPr>
      </w:pPr>
      <w:ins w:id="280" w:author="Monique Gainey" w:date="2023-10-07T02:16:00Z">
        <w:r>
          <w:rPr>
            <w:bCs/>
          </w:rPr>
          <w:t>T</w:t>
        </w:r>
      </w:ins>
      <w:ins w:id="281" w:author="Monique Gainey" w:date="2023-10-07T02:15:00Z">
        <w:r>
          <w:rPr>
            <w:bCs/>
          </w:rPr>
          <w:t xml:space="preserve">he two highest </w:t>
        </w:r>
      </w:ins>
      <w:ins w:id="282" w:author="Monique Gainey" w:date="2023-10-07T02:16:00Z">
        <w:r>
          <w:rPr>
            <w:bCs/>
          </w:rPr>
          <w:t>consecutive</w:t>
        </w:r>
      </w:ins>
      <w:ins w:id="283" w:author="Monique Gainey" w:date="2023-10-07T02:15:00Z">
        <w:r>
          <w:rPr>
            <w:bCs/>
          </w:rPr>
          <w:t xml:space="preserve"> weight measurements that </w:t>
        </w:r>
      </w:ins>
      <w:ins w:id="284" w:author="Monique Gainey" w:date="2023-10-07T02:16:00Z">
        <w:r>
          <w:rPr>
            <w:bCs/>
          </w:rPr>
          <w:t>differed by less than 2% were averaged to determine a patient’s stable weight, which was used as their post-illness weight</w:t>
        </w:r>
        <w:commentRangeStart w:id="285"/>
        <w:r>
          <w:rPr>
            <w:bCs/>
          </w:rPr>
          <w:t>.</w:t>
        </w:r>
        <w:commentRangeEnd w:id="285"/>
        <w:r>
          <w:rPr>
            <w:rStyle w:val="CommentReference"/>
          </w:rPr>
          <w:commentReference w:id="285"/>
        </w:r>
        <w:r>
          <w:rPr>
            <w:bCs/>
          </w:rPr>
          <w:t xml:space="preserve"> For those who did not reach a stable weight prior to discharg</w:t>
        </w:r>
      </w:ins>
      <w:ins w:id="286" w:author="Monique Gainey" w:date="2023-10-07T02:17:00Z">
        <w:r>
          <w:rPr>
            <w:bCs/>
          </w:rPr>
          <w:t>e, their return weight was used as their post-illness weight. Based on international guidelines developed by WHO and the United States Center for Disease Control, patients</w:t>
        </w:r>
      </w:ins>
      <w:ins w:id="287" w:author="Monique Gainey" w:date="2023-10-07T02:18:00Z">
        <w:r>
          <w:rPr>
            <w:bCs/>
          </w:rPr>
          <w:t xml:space="preserve"> with a percent dehydration &gt;9% were categorized as having </w:t>
        </w:r>
      </w:ins>
      <w:ins w:id="288" w:author="Monique Gainey" w:date="2023-10-07T02:17:00Z">
        <w:r>
          <w:rPr>
            <w:bCs/>
          </w:rPr>
          <w:t>severe dehydration</w:t>
        </w:r>
      </w:ins>
      <w:ins w:id="289" w:author="Monique Gainey" w:date="2023-10-07T02:18:00Z">
        <w:r>
          <w:rPr>
            <w:bCs/>
          </w:rPr>
          <w:t>, 3-9% as some dehydration, and &lt;3% as no dehydration</w:t>
        </w:r>
        <w:commentRangeStart w:id="290"/>
        <w:r>
          <w:rPr>
            <w:bCs/>
          </w:rPr>
          <w:t>.</w:t>
        </w:r>
        <w:commentRangeEnd w:id="290"/>
        <w:r>
          <w:rPr>
            <w:rStyle w:val="CommentReference"/>
          </w:rPr>
          <w:commentReference w:id="290"/>
        </w:r>
        <w:r>
          <w:rPr>
            <w:bCs/>
          </w:rPr>
          <w:t xml:space="preserve"> </w:t>
        </w:r>
      </w:ins>
    </w:p>
    <w:p w14:paraId="480B86DD" w14:textId="0B5A50FE" w:rsidR="00891F9E" w:rsidRDefault="00B613AD" w:rsidP="0031195B">
      <w:pPr>
        <w:spacing w:line="276" w:lineRule="auto"/>
        <w:ind w:firstLine="720"/>
        <w:rPr>
          <w:ins w:id="291" w:author="Monique Gainey" w:date="2023-10-07T02:23:00Z"/>
          <w:bCs/>
        </w:rPr>
      </w:pPr>
      <w:ins w:id="292" w:author="Monique Gainey" w:date="2023-10-07T02:23:00Z">
        <w:r>
          <w:rPr>
            <w:bCs/>
          </w:rPr>
          <w:t>Ethical approval was obtained from icddr,b’s Ethical Review Committee and Rhode Island Hosp</w:t>
        </w:r>
      </w:ins>
      <w:ins w:id="293" w:author="Monique Gainey" w:date="2023-10-07T02:24:00Z">
        <w:r>
          <w:rPr>
            <w:bCs/>
          </w:rPr>
          <w:t>ital’s Institutional Review Board.</w:t>
        </w:r>
      </w:ins>
    </w:p>
    <w:p w14:paraId="6D5F86DB" w14:textId="77777777" w:rsidR="00B613AD" w:rsidRDefault="00B613AD" w:rsidP="0031195B">
      <w:pPr>
        <w:spacing w:line="276" w:lineRule="auto"/>
        <w:ind w:firstLine="720"/>
        <w:rPr>
          <w:ins w:id="294" w:author="Monique Gainey" w:date="2023-10-07T02:08:00Z"/>
          <w:bCs/>
        </w:rPr>
      </w:pPr>
    </w:p>
    <w:p w14:paraId="6BA72380" w14:textId="09C43AAC" w:rsidR="00B50A60" w:rsidRPr="00B50A60" w:rsidRDefault="003A3414" w:rsidP="0031195B">
      <w:pPr>
        <w:spacing w:line="276" w:lineRule="auto"/>
        <w:ind w:firstLine="720"/>
        <w:rPr>
          <w:bCs/>
        </w:rPr>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1A6F73">
        <w:rPr>
          <w:bCs/>
        </w:rPr>
        <w:instrText xml:space="preserve"> ADDIN ZOTERO_ITEM CSL_CITATION {"citationID":"SyEUzvJT","properties":{"formattedCitation":"(5\\uc0\\u8211{}7)","plainCitation":"(5–7)","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1A6F73" w:rsidRPr="001A6F73">
        <w:t>(5–7)</w:t>
      </w:r>
      <w:r w:rsidR="002B14B3">
        <w:rPr>
          <w:bCs/>
        </w:rPr>
        <w:fldChar w:fldCharType="end"/>
      </w:r>
      <w:r w:rsidR="000565DF">
        <w:rPr>
          <w:bCs/>
        </w:rPr>
        <w:t>.</w:t>
      </w:r>
      <w:r w:rsidR="002B14B3">
        <w:rPr>
          <w:bCs/>
        </w:rPr>
        <w:t xml:space="preserve"> </w:t>
      </w:r>
      <w:commentRangeStart w:id="295"/>
      <w:r w:rsidR="002B14B3">
        <w:rPr>
          <w:bCs/>
        </w:rPr>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commentRangeEnd w:id="295"/>
      <w:r w:rsidR="009158C9">
        <w:rPr>
          <w:rStyle w:val="CommentReference"/>
        </w:rPr>
        <w:commentReference w:id="295"/>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6A2ECE16"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r w:rsidR="00936523" w:rsidRPr="00B50A60">
        <w:rPr>
          <w:bCs/>
        </w:rPr>
        <w:t>icddr,b</w:t>
      </w:r>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r w:rsidR="00936523" w:rsidRPr="00B50A60">
        <w:rPr>
          <w:bCs/>
        </w:rPr>
        <w:t>icddr,b</w:t>
      </w:r>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1A6F73">
        <w:rPr>
          <w:bCs/>
        </w:rPr>
        <w:instrText xml:space="preserve"> ADDIN ZOTERO_ITEM CSL_CITATION {"citationID":"qceI6coD","properties":{"formattedCitation":"(8,9)","plainCitation":"(8,9)","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1A6F73">
        <w:rPr>
          <w:bCs/>
          <w:noProof/>
        </w:rPr>
        <w:t>(8,9)</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46CA3409"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 xml:space="preserve">tables </w:t>
      </w:r>
      <w:r w:rsidR="00E912E5">
        <w:rPr>
          <w:lang w:val="en-GB"/>
        </w:rPr>
        <w:lastRenderedPageBreak/>
        <w:t>which outline life expectancies at specified age</w:t>
      </w:r>
      <w:r w:rsidR="003A3414">
        <w:rPr>
          <w:lang w:val="en-GB"/>
        </w:rPr>
        <w:t xml:space="preserve">s </w:t>
      </w:r>
      <w:r w:rsidR="003A3414">
        <w:rPr>
          <w:lang w:val="en-GB"/>
        </w:rPr>
        <w:fldChar w:fldCharType="begin"/>
      </w:r>
      <w:r w:rsidR="001A6F73">
        <w:rPr>
          <w:lang w:val="en-GB"/>
        </w:rPr>
        <w:instrText xml:space="preserve"> ADDIN ZOTERO_ITEM CSL_CITATION {"citationID":"c3jUxMnT","properties":{"formattedCitation":"(10,11)","plainCitation":"(10,11)","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1A6F73">
        <w:rPr>
          <w:noProof/>
          <w:lang w:val="en-GB"/>
        </w:rPr>
        <w:t>(10,11)</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1A6F73">
        <w:rPr>
          <w:lang w:val="en-GB"/>
        </w:rPr>
        <w:instrText xml:space="preserve"> ADDIN ZOTERO_ITEM CSL_CITATION {"citationID":"jRnTDyi8","properties":{"formattedCitation":"(12\\uc0\\u8211{}14)","plainCitation":"(12–14)","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1A6F73" w:rsidRPr="001A6F73">
        <w:t>(12–14)</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RDefault="00627573" w:rsidP="0031195B">
      <w:pPr>
        <w:spacing w:line="276" w:lineRule="auto"/>
        <w:rPr>
          <w:ins w:id="296" w:author="Jonah Popp" w:date="2023-10-27T10:47:00Z"/>
          <w:lang w:val="en-GB"/>
        </w:rPr>
      </w:pPr>
    </w:p>
    <w:p w14:paraId="50499FD5" w14:textId="77777777" w:rsidR="00627573" w:rsidRDefault="0062757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7CFC11F9"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r w:rsidR="00453580" w:rsidRPr="00B50A60">
        <w:rPr>
          <w:bCs/>
        </w:rPr>
        <w:t>icddr,b</w:t>
      </w:r>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1A6F73">
        <w:rPr>
          <w:lang w:val="en-GB"/>
        </w:rPr>
        <w:instrText xml:space="preserve"> ADDIN ZOTERO_ITEM CSL_CITATION {"citationID":"e31rRNYP","properties":{"formattedCitation":"(14)","plainCitation":"(14)","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1A6F73">
        <w:rPr>
          <w:noProof/>
          <w:lang w:val="en-GB"/>
        </w:rPr>
        <w:t>(14)</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2552FD02" w:rsidR="007D1D35" w:rsidRDefault="00B23DC2" w:rsidP="0031195B">
      <w:pPr>
        <w:spacing w:line="276" w:lineRule="auto"/>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1A6F73">
        <w:rPr>
          <w:lang w:val="en-GB"/>
        </w:rPr>
        <w:instrText xml:space="preserve"> ADDIN ZOTERO_ITEM CSL_CITATION {"citationID":"wmpFBcWa","properties":{"formattedCitation":"(15)","plainCitation":"(15)","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1A6F73">
        <w:rPr>
          <w:noProof/>
          <w:lang w:val="en-GB"/>
        </w:rPr>
        <w:t>(15)</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2BEEDEE9" w:rsidR="00B50A60" w:rsidRDefault="00B50A60" w:rsidP="0031195B">
      <w:pPr>
        <w:spacing w:line="276" w:lineRule="auto"/>
        <w:rPr>
          <w:bCs/>
        </w:rPr>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1A6F73">
        <w:rPr>
          <w:bCs/>
        </w:rPr>
        <w:instrText xml:space="preserve"> ADDIN ZOTERO_ITEM CSL_CITATION {"citationID":"fXDWtclq","properties":{"formattedCitation":"(16,17)","plainCitation":"(16,17)","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1A6F73">
        <w:rPr>
          <w:bCs/>
          <w:noProof/>
        </w:rPr>
        <w:t>(16,17)</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lastRenderedPageBreak/>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3FF98EFD" w14:textId="77777777" w:rsidR="001A6F73" w:rsidRPr="001A6F73" w:rsidRDefault="002439B5" w:rsidP="001A6F73">
      <w:pPr>
        <w:pStyle w:val="Bibliography"/>
      </w:pPr>
      <w:r>
        <w:fldChar w:fldCharType="begin"/>
      </w:r>
      <w:r w:rsidR="002B14B3">
        <w:instrText xml:space="preserve"> ADDIN ZOTERO_BIBL {"uncited":[],"omitted":[],"custom":[]} CSL_BIBLIOGRAPHY </w:instrText>
      </w:r>
      <w:r>
        <w:fldChar w:fldCharType="separate"/>
      </w:r>
      <w:r w:rsidR="001A6F73" w:rsidRPr="001A6F73">
        <w:t>1.</w:t>
      </w:r>
      <w:r w:rsidR="001A6F73" w:rsidRPr="001A6F73">
        <w:tab/>
        <w:t xml:space="preserve">Levine AC, Barry MA, Gainey M, Nasrin S, Qu K, Schmid CH, et al. Derivation of the first clinical diagnostic models for dehydration severity in patients over five years with acute diarrhea. PLoS Negl Trop Dis. 2021 Mar 10;15(3):e0009266. </w:t>
      </w:r>
    </w:p>
    <w:p w14:paraId="63EF5CF8" w14:textId="77777777" w:rsidR="001A6F73" w:rsidRPr="001A6F73" w:rsidRDefault="001A6F73" w:rsidP="001A6F73">
      <w:pPr>
        <w:pStyle w:val="Bibliography"/>
      </w:pPr>
      <w:r w:rsidRPr="001A6F73">
        <w:t>2.</w:t>
      </w:r>
      <w:r w:rsidRPr="001A6F73">
        <w:tab/>
        <w:t xml:space="preserve">Acute Care: Integrated Management of Adolescent and Adult Illness. World Health Organization; 2004. </w:t>
      </w:r>
    </w:p>
    <w:p w14:paraId="70CE86DC" w14:textId="77777777" w:rsidR="001A6F73" w:rsidRPr="001A6F73" w:rsidRDefault="001A6F73" w:rsidP="001A6F73">
      <w:pPr>
        <w:pStyle w:val="Bibliography"/>
      </w:pPr>
      <w:r w:rsidRPr="001A6F73">
        <w:t>3.</w:t>
      </w:r>
      <w:r w:rsidRPr="001A6F73">
        <w:tab/>
        <w:t xml:space="preserve">Gainey M, Qu K, Garbern SC, Barry MA, Lee JA, Nasrin S, et al. Assessing the performance of clinical diagnostic models for dehydration among patients with cholera and undernutrition in Bangladesh. Trop Med Int Health. 2021;26(11):1512–25. </w:t>
      </w:r>
    </w:p>
    <w:p w14:paraId="3E188DEC" w14:textId="77777777" w:rsidR="001A6F73" w:rsidRPr="001A6F73" w:rsidRDefault="001A6F73" w:rsidP="001A6F73">
      <w:pPr>
        <w:pStyle w:val="Bibliography"/>
      </w:pPr>
      <w:r w:rsidRPr="001A6F73">
        <w:t>4.</w:t>
      </w:r>
      <w:r w:rsidRPr="001A6F73">
        <w:tab/>
        <w:t xml:space="preserve">Fonseca BK, Holdgate A, Craig JC. Enteral vs Intravenous Rehydration Therapy for Children With Gastroenteritis: A Meta-analysis of Randomized Controlled Trials. Arch Pediatr Adolesc Med. 2004 May 1;158(5):483–90. </w:t>
      </w:r>
    </w:p>
    <w:p w14:paraId="4F097512" w14:textId="77777777" w:rsidR="001A6F73" w:rsidRPr="001A6F73" w:rsidRDefault="001A6F73" w:rsidP="001A6F73">
      <w:pPr>
        <w:pStyle w:val="Bibliography"/>
      </w:pPr>
      <w:r w:rsidRPr="001A6F73">
        <w:t>5.</w:t>
      </w:r>
      <w:r w:rsidRPr="001A6F73">
        <w:tab/>
        <w:t>Duggan C, Santosham M, Glass R. The Management of Acute Diarrhea in Children: Oral Rehydration, Maintenance, and Nutritional Therapy [Internet]. [cited 2023 Jul 28]. Available from: https://www.cdc.gov/mmwr/preview/mmwrhtml/00018677.htm</w:t>
      </w:r>
    </w:p>
    <w:p w14:paraId="38DD0151" w14:textId="77777777" w:rsidR="001A6F73" w:rsidRPr="001A6F73" w:rsidRDefault="001A6F73" w:rsidP="001A6F73">
      <w:pPr>
        <w:pStyle w:val="Bibliography"/>
      </w:pPr>
      <w:r w:rsidRPr="001A6F73">
        <w:t>6.</w:t>
      </w:r>
      <w:r w:rsidRPr="001A6F73">
        <w:tab/>
        <w: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t>
      </w:r>
    </w:p>
    <w:p w14:paraId="118848BC" w14:textId="77777777" w:rsidR="001A6F73" w:rsidRPr="001A6F73" w:rsidRDefault="001A6F73" w:rsidP="001A6F73">
      <w:pPr>
        <w:pStyle w:val="Bibliography"/>
      </w:pPr>
      <w:r w:rsidRPr="001A6F73">
        <w:t>7.</w:t>
      </w:r>
      <w:r w:rsidRPr="001A6F73">
        <w:tab/>
        <w: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t>
      </w:r>
    </w:p>
    <w:p w14:paraId="345B12A3" w14:textId="77777777" w:rsidR="001A6F73" w:rsidRPr="001A6F73" w:rsidRDefault="001A6F73" w:rsidP="001A6F73">
      <w:pPr>
        <w:pStyle w:val="Bibliography"/>
      </w:pPr>
      <w:r w:rsidRPr="001A6F73">
        <w:t>8.</w:t>
      </w:r>
      <w:r w:rsidRPr="001A6F73">
        <w:tab/>
        <w:t>World Bank Open Data [Internet]. [cited 2023 Jul 27]. GDP, PPP (current international $) - Bangladesh. Available from: https://data.worldbank.org/indicator/NY.GDP.MKTP.PP.CD?locations=BD</w:t>
      </w:r>
    </w:p>
    <w:p w14:paraId="24E6D5DA" w14:textId="77777777" w:rsidR="001A6F73" w:rsidRPr="001A6F73" w:rsidRDefault="001A6F73" w:rsidP="001A6F73">
      <w:pPr>
        <w:pStyle w:val="Bibliography"/>
      </w:pPr>
      <w:r w:rsidRPr="001A6F73">
        <w:t>9.</w:t>
      </w:r>
      <w:r w:rsidRPr="001A6F73">
        <w:tab/>
        <w:t>World Bank Open Data [Internet]. [cited 2023 Jul 27]. GDP Per Capita (current US$) - Bangladesh. Available from: https://data.worldbank.org/indicator/NY.GDP.PCAP.CD?locations=BD</w:t>
      </w:r>
    </w:p>
    <w:p w14:paraId="46A6CF7B" w14:textId="77777777" w:rsidR="001A6F73" w:rsidRPr="001A6F73" w:rsidRDefault="001A6F73" w:rsidP="001A6F73">
      <w:pPr>
        <w:pStyle w:val="Bibliography"/>
      </w:pPr>
      <w:r w:rsidRPr="001A6F73">
        <w:t>10.</w:t>
      </w:r>
      <w:r w:rsidRPr="001A6F73">
        <w:tab/>
        <w:t xml:space="preserve">Abridged Life Tables for Japan 2019. Ministry of Health, Labour and Welfare, Government of Japan; </w:t>
      </w:r>
    </w:p>
    <w:p w14:paraId="08727FDF" w14:textId="77777777" w:rsidR="001A6F73" w:rsidRPr="001A6F73" w:rsidRDefault="001A6F73" w:rsidP="001A6F73">
      <w:pPr>
        <w:pStyle w:val="Bibliography"/>
      </w:pPr>
      <w:r w:rsidRPr="001A6F73">
        <w:t>11.</w:t>
      </w:r>
      <w:r w:rsidRPr="001A6F73">
        <w:tab/>
        <w:t xml:space="preserve">Menken M, Munsat TL, Toole JF. The Global Burden of Disease Study: Implications for Neurology. Arch Neurol. 2000 Mar 1;57(3):418–20. </w:t>
      </w:r>
    </w:p>
    <w:p w14:paraId="2BA04DDA" w14:textId="77777777" w:rsidR="001A6F73" w:rsidRPr="001A6F73" w:rsidRDefault="001A6F73" w:rsidP="001A6F73">
      <w:pPr>
        <w:pStyle w:val="Bibliography"/>
      </w:pPr>
      <w:r w:rsidRPr="001A6F73">
        <w:t>12.</w:t>
      </w:r>
      <w:r w:rsidRPr="001A6F73">
        <w:tab/>
        <w:t xml:space="preserve">Global Burden of Disease Collaborative Network. Global Burden of Disease Study 2019 (GBD 2019) Disability Weights [Internet]. Institute for Health Metrics and Evaluation </w:t>
      </w:r>
      <w:r w:rsidRPr="001A6F73">
        <w:lastRenderedPageBreak/>
        <w:t>(IHME); 2020 [cited 2023 Jul 28]. Available from: http://ghdx.healthdata.org/record/ihme-data/gbd-2019-disability-weights</w:t>
      </w:r>
    </w:p>
    <w:p w14:paraId="3FD774BE" w14:textId="77777777" w:rsidR="001A6F73" w:rsidRPr="001A6F73" w:rsidRDefault="001A6F73" w:rsidP="001A6F73">
      <w:pPr>
        <w:pStyle w:val="Bibliography"/>
      </w:pPr>
      <w:r w:rsidRPr="001A6F73">
        <w:t>13.</w:t>
      </w:r>
      <w:r w:rsidRPr="001A6F73">
        <w:tab/>
        <w:t xml:space="preserve">Vos T, Flaxman AD, Naghavi M, Lozano R, Michaud C, Ezzati M, et al. Years lived with disability (YLDs) for 1160 sequelae of 289 diseases and injuries 1990–2010: a systematic analysis for the Global Burden of Disease Study 2010. The Lancet. 2012 Dec 15;380(9859):2163–96. </w:t>
      </w:r>
    </w:p>
    <w:p w14:paraId="47A680FA" w14:textId="77777777" w:rsidR="001A6F73" w:rsidRPr="001A6F73" w:rsidRDefault="001A6F73" w:rsidP="001A6F73">
      <w:pPr>
        <w:pStyle w:val="Bibliography"/>
      </w:pPr>
      <w:r w:rsidRPr="001A6F73">
        <w:t>14.</w:t>
      </w:r>
      <w:r w:rsidRPr="001A6F73">
        <w:tab/>
        <w:t xml:space="preserve">Sharifi J, Ghavami F, Nowrouzi Z, Fouladvand B, Malek M, Rezaeian M, et al. Oral versus intravenous rehydration therapy in severe gastroenteritis. Arch Dis Child. 1985 Sep 1;60(9):856–60. </w:t>
      </w:r>
    </w:p>
    <w:p w14:paraId="59AEDC7F" w14:textId="77777777" w:rsidR="001A6F73" w:rsidRPr="001A6F73" w:rsidRDefault="001A6F73" w:rsidP="001A6F73">
      <w:pPr>
        <w:pStyle w:val="Bibliography"/>
      </w:pPr>
      <w:r w:rsidRPr="001A6F73">
        <w:t>15.</w:t>
      </w:r>
      <w:r w:rsidRPr="001A6F73">
        <w:tab/>
        <w:t xml:space="preserve">Making Choices in Health: WHO Guide to Cost-effectiveness Analysis. World Health Organization; 2003. 364 p. </w:t>
      </w:r>
    </w:p>
    <w:p w14:paraId="244DE0A3" w14:textId="77777777" w:rsidR="001A6F73" w:rsidRPr="001A6F73" w:rsidRDefault="001A6F73" w:rsidP="001A6F73">
      <w:pPr>
        <w:pStyle w:val="Bibliography"/>
      </w:pPr>
      <w:r w:rsidRPr="001A6F73">
        <w:t>16.</w:t>
      </w:r>
      <w:r w:rsidRPr="001A6F73">
        <w:tab/>
        <w:t>Adolescent health [Internet]. [cited 2023 Jul 28]. Available from: https://www.who.int/health-topics/adolescent-health</w:t>
      </w:r>
    </w:p>
    <w:p w14:paraId="5AAF814A" w14:textId="77777777" w:rsidR="001A6F73" w:rsidRPr="001A6F73" w:rsidRDefault="001A6F73" w:rsidP="001A6F73">
      <w:pPr>
        <w:pStyle w:val="Bibliography"/>
      </w:pPr>
      <w:r w:rsidRPr="001A6F73">
        <w:t>17.</w:t>
      </w:r>
      <w:r w:rsidRPr="001A6F73">
        <w:tab/>
        <w:t xml:space="preserve">Faruque ASG, Malek MA, Khan AI, Huq S, Salam MA, Sack DA. Diarrhoea in Elderly People: Aetiology, and Clinical Characteristics. Scand J Infect Dis. 2004 Apr 1;36(3):204–8. </w:t>
      </w:r>
    </w:p>
    <w:p w14:paraId="691A80FE" w14:textId="06E593FA"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Monique Gainey" w:date="2023-10-07T02:11:00Z" w:initials="MG">
    <w:p w14:paraId="74C1F7F0" w14:textId="76A2E1F1"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32"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44"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59"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73"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78"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89"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109"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150"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158"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167"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166"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235"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256"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271"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274"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285"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290"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295"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C1F7F0" w15:done="0"/>
  <w15:commentEx w15:paraId="060B5A12" w15:done="0"/>
  <w15:commentEx w15:paraId="53E0EC90" w15:done="0"/>
  <w15:commentEx w15:paraId="65D9F09E" w15:done="0"/>
  <w15:commentEx w15:paraId="206C8C9E" w15:done="0"/>
  <w15:commentEx w15:paraId="7EFE7AA9" w15:done="0"/>
  <w15:commentEx w15:paraId="0467F83E" w15:done="0"/>
  <w15:commentEx w15:paraId="4A6FB3BA" w15:done="0"/>
  <w15:commentEx w15:paraId="76D5197A" w15:done="0"/>
  <w15:commentEx w15:paraId="186606EB" w15:done="0"/>
  <w15:commentEx w15:paraId="6EEFB3F0" w15:done="0"/>
  <w15:commentEx w15:paraId="34D1710A" w15:done="0"/>
  <w15:commentEx w15:paraId="7467B8A5" w15:done="0"/>
  <w15:commentEx w15:paraId="4AAC02C6" w15:done="0"/>
  <w15:commentEx w15:paraId="0ED6FA55" w15:done="0"/>
  <w15:commentEx w15:paraId="751C667A" w15:done="0"/>
  <w15:commentEx w15:paraId="6C495270" w15:done="0"/>
  <w15:commentEx w15:paraId="4C8B4917" w15:done="0"/>
  <w15:commentEx w15:paraId="4631C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1499352">
    <w:abstractNumId w:val="3"/>
  </w:num>
  <w:num w:numId="2" w16cid:durableId="1424257935">
    <w:abstractNumId w:val="2"/>
  </w:num>
  <w:num w:numId="3" w16cid:durableId="400712347">
    <w:abstractNumId w:val="0"/>
  </w:num>
  <w:num w:numId="4" w16cid:durableId="1276868607">
    <w:abstractNumId w:val="1"/>
  </w:num>
  <w:num w:numId="5" w16cid:durableId="17549374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ique Gainey">
    <w15:presenceInfo w15:providerId="Windows Live" w15:userId="08948272573a69f8"/>
  </w15:person>
  <w15:person w15:author="Jonah Popp">
    <w15:presenceInfo w15:providerId="AD" w15:userId="S::Jonah.Popp@cascades.online::e13ee685-9e00-433a-a52d-a70106b392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25C26"/>
    <w:rsid w:val="0004381C"/>
    <w:rsid w:val="00052F68"/>
    <w:rsid w:val="000565DF"/>
    <w:rsid w:val="00065F08"/>
    <w:rsid w:val="00066735"/>
    <w:rsid w:val="000670AA"/>
    <w:rsid w:val="00071401"/>
    <w:rsid w:val="000736CA"/>
    <w:rsid w:val="00084FD9"/>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B14B3"/>
    <w:rsid w:val="002D221A"/>
    <w:rsid w:val="002E6597"/>
    <w:rsid w:val="0031195B"/>
    <w:rsid w:val="00324FE1"/>
    <w:rsid w:val="00334398"/>
    <w:rsid w:val="0033648B"/>
    <w:rsid w:val="00340C9C"/>
    <w:rsid w:val="00347F8B"/>
    <w:rsid w:val="00353DC4"/>
    <w:rsid w:val="00360520"/>
    <w:rsid w:val="0038610E"/>
    <w:rsid w:val="00394FA0"/>
    <w:rsid w:val="00396605"/>
    <w:rsid w:val="003A3414"/>
    <w:rsid w:val="003D6237"/>
    <w:rsid w:val="003E69F0"/>
    <w:rsid w:val="003F408B"/>
    <w:rsid w:val="0042354A"/>
    <w:rsid w:val="00431A73"/>
    <w:rsid w:val="00453580"/>
    <w:rsid w:val="004642C8"/>
    <w:rsid w:val="00475ED9"/>
    <w:rsid w:val="004A523F"/>
    <w:rsid w:val="004B491F"/>
    <w:rsid w:val="004B7778"/>
    <w:rsid w:val="004C03F8"/>
    <w:rsid w:val="004F1D3E"/>
    <w:rsid w:val="00504B58"/>
    <w:rsid w:val="00515E2D"/>
    <w:rsid w:val="00567C9D"/>
    <w:rsid w:val="00586B58"/>
    <w:rsid w:val="005E3D87"/>
    <w:rsid w:val="00604B4D"/>
    <w:rsid w:val="00627573"/>
    <w:rsid w:val="00634902"/>
    <w:rsid w:val="00645632"/>
    <w:rsid w:val="006653B7"/>
    <w:rsid w:val="006B4809"/>
    <w:rsid w:val="006C3C59"/>
    <w:rsid w:val="006C7ACE"/>
    <w:rsid w:val="006D685A"/>
    <w:rsid w:val="006E0874"/>
    <w:rsid w:val="006E6A23"/>
    <w:rsid w:val="0070022B"/>
    <w:rsid w:val="00710148"/>
    <w:rsid w:val="007150BE"/>
    <w:rsid w:val="00746970"/>
    <w:rsid w:val="0075356E"/>
    <w:rsid w:val="0075558C"/>
    <w:rsid w:val="007629DA"/>
    <w:rsid w:val="0077001A"/>
    <w:rsid w:val="00775E4A"/>
    <w:rsid w:val="00785FB8"/>
    <w:rsid w:val="007A46A2"/>
    <w:rsid w:val="007C0636"/>
    <w:rsid w:val="007C1317"/>
    <w:rsid w:val="007D1D35"/>
    <w:rsid w:val="007D67F7"/>
    <w:rsid w:val="007E735D"/>
    <w:rsid w:val="0083130B"/>
    <w:rsid w:val="0084354C"/>
    <w:rsid w:val="0084416D"/>
    <w:rsid w:val="0085770E"/>
    <w:rsid w:val="00882AE5"/>
    <w:rsid w:val="00891F9E"/>
    <w:rsid w:val="00895917"/>
    <w:rsid w:val="008A512A"/>
    <w:rsid w:val="008D0372"/>
    <w:rsid w:val="008D349D"/>
    <w:rsid w:val="00910027"/>
    <w:rsid w:val="009158C9"/>
    <w:rsid w:val="00924DD1"/>
    <w:rsid w:val="00936523"/>
    <w:rsid w:val="009503BF"/>
    <w:rsid w:val="00951FD9"/>
    <w:rsid w:val="00952C58"/>
    <w:rsid w:val="00960309"/>
    <w:rsid w:val="00963261"/>
    <w:rsid w:val="00986215"/>
    <w:rsid w:val="009B6FDC"/>
    <w:rsid w:val="009D7C31"/>
    <w:rsid w:val="00A0044D"/>
    <w:rsid w:val="00A22D5E"/>
    <w:rsid w:val="00A37F15"/>
    <w:rsid w:val="00A51B1B"/>
    <w:rsid w:val="00A75920"/>
    <w:rsid w:val="00A86940"/>
    <w:rsid w:val="00AA761D"/>
    <w:rsid w:val="00AB21FF"/>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22E6"/>
    <w:rsid w:val="00C05A80"/>
    <w:rsid w:val="00C1754D"/>
    <w:rsid w:val="00C22751"/>
    <w:rsid w:val="00C43B43"/>
    <w:rsid w:val="00C613C2"/>
    <w:rsid w:val="00C67E28"/>
    <w:rsid w:val="00C71C03"/>
    <w:rsid w:val="00CA6649"/>
    <w:rsid w:val="00CB1CB9"/>
    <w:rsid w:val="00CC571D"/>
    <w:rsid w:val="00CC7194"/>
    <w:rsid w:val="00CE1ED4"/>
    <w:rsid w:val="00CF0557"/>
    <w:rsid w:val="00CF2CC8"/>
    <w:rsid w:val="00CF52C9"/>
    <w:rsid w:val="00D1569E"/>
    <w:rsid w:val="00D16259"/>
    <w:rsid w:val="00D217AD"/>
    <w:rsid w:val="00D255EE"/>
    <w:rsid w:val="00D477F6"/>
    <w:rsid w:val="00DB641E"/>
    <w:rsid w:val="00DD5450"/>
    <w:rsid w:val="00DF08D9"/>
    <w:rsid w:val="00E047AE"/>
    <w:rsid w:val="00E06755"/>
    <w:rsid w:val="00E20B7C"/>
    <w:rsid w:val="00E328B4"/>
    <w:rsid w:val="00E41F5E"/>
    <w:rsid w:val="00E47468"/>
    <w:rsid w:val="00E53AA9"/>
    <w:rsid w:val="00E62B95"/>
    <w:rsid w:val="00E71D77"/>
    <w:rsid w:val="00E776F0"/>
    <w:rsid w:val="00E912E5"/>
    <w:rsid w:val="00E94442"/>
    <w:rsid w:val="00E97FEA"/>
    <w:rsid w:val="00EA2563"/>
    <w:rsid w:val="00EA6BEA"/>
    <w:rsid w:val="00ED3943"/>
    <w:rsid w:val="00ED50E0"/>
    <w:rsid w:val="00EE3D70"/>
    <w:rsid w:val="00F07032"/>
    <w:rsid w:val="00F10F2D"/>
    <w:rsid w:val="00F1259C"/>
    <w:rsid w:val="00F16445"/>
    <w:rsid w:val="00F260AE"/>
    <w:rsid w:val="00F26F1A"/>
    <w:rsid w:val="00F53606"/>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2</TotalTime>
  <Pages>1</Pages>
  <Words>9179</Words>
  <Characters>5232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Jonah Popp</cp:lastModifiedBy>
  <cp:revision>214</cp:revision>
  <dcterms:created xsi:type="dcterms:W3CDTF">2023-02-15T20:17:00Z</dcterms:created>
  <dcterms:modified xsi:type="dcterms:W3CDTF">2023-11-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2rB1I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